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129A8BEA"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7C2873CC"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E50BF2">
        <w:t>In temperate regions, insects synchronize their growth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w:t>
      </w:r>
      <w:r w:rsidR="00403FEA">
        <w:lastRenderedPageBreak/>
        <w:t>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If temperatures</w:t>
      </w:r>
      <w:r w:rsidR="005364F1">
        <w:t xml:space="preserve"> continue to rise and insect pest populations respond to the rise in temperature w</w:t>
      </w:r>
      <w:r w:rsidR="00702A40">
        <w:t>ith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4D3295">
        <w:t>P</w:t>
      </w:r>
      <w:r w:rsidR="00E44C4C">
        <w:t>redictions</w:t>
      </w:r>
      <w:r w:rsidR="002A1291">
        <w:t xml:space="preserve"> </w:t>
      </w:r>
      <w:r w:rsidR="004D3295">
        <w:t xml:space="preserve">for the growth of the human population </w:t>
      </w:r>
      <w:r w:rsidR="002A1291">
        <w:t xml:space="preserve">here in the United States are expected to exceed 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01674C">
        <w:instrText>ADDIN CSL_CITATION { "citationItems" : [ { "id" : "ITEM-1", "itemData" : { "author" : [ { "dropping-particle" : "", "family" : "Department of Economic and Social Affairs", "given" : "", "non-dropping-particle" : "", "parse-names" : false, "suffix" : "" }, { "dropping-particle" : "", "family" : "Population Division", "given" : "", "non-dropping-particle" : "", "parse-names" : false, "suffix" : "" } ], "id" : "ITEM-1", "issued" : { "date-parts" : [ [ "2015" ] ] }, "title" : "World Population Prospects The 2015 Revision Key Findings and Advance Tables", "type" : "report" }, "uris" : [ "http://www.mendeley.com/documents/?uuid=3be02cdf-39e3-363e-984d-b732efd32b79" ] } ], "mendeley" : { "formattedCitation" : "(Department of Economic and Social Affairs and Population Division 2015)", "plainTextFormattedCitation" : "(Department of Economic and Social Affairs and Population Division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DE7B20" w:rsidRPr="00DE7B20">
        <w:rPr>
          <w:noProof/>
        </w:rPr>
        <w:t>(Department of Economic and Social Affairs and Population Division 2015)</w:t>
      </w:r>
      <w:r w:rsidR="00DE7B20">
        <w:fldChar w:fldCharType="end"/>
      </w:r>
      <w:r w:rsidR="002A1291">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DE7B20">
        <w:t>is</w:t>
      </w:r>
      <w:r w:rsidR="0080369B">
        <w:t xml:space="preserve"> directly</w:t>
      </w:r>
      <w:r w:rsidR="00DE7B20">
        <w:t xml:space="preserve"> consequential to both managing pest </w:t>
      </w:r>
      <w:r w:rsidR="0013552C">
        <w:t>insect populations</w:t>
      </w:r>
      <w:r w:rsidR="00266BAF">
        <w:t xml:space="preserve"> and food security.</w:t>
      </w:r>
    </w:p>
    <w:p w14:paraId="500F5777" w14:textId="77777777" w:rsidR="00266BAF" w:rsidRDefault="00266BAF" w:rsidP="00266BAF">
      <w:pPr>
        <w:spacing w:line="480" w:lineRule="auto"/>
        <w:rPr>
          <w:b/>
        </w:rPr>
      </w:pPr>
    </w:p>
    <w:p w14:paraId="6F7EF35E" w14:textId="37BD45A3" w:rsidR="000D5369" w:rsidRDefault="00AD356D" w:rsidP="00384794">
      <w:pPr>
        <w:spacing w:line="480" w:lineRule="auto"/>
      </w:pPr>
      <w:r>
        <w:rPr>
          <w:b/>
        </w:rPr>
        <w:t xml:space="preserve">Response to Climate Change: </w:t>
      </w:r>
      <w:r>
        <w:t>In response</w:t>
      </w:r>
      <w:r w:rsidR="0013552C">
        <w:t xml:space="preserve"> to climate change, some insects will “lose” </w:t>
      </w:r>
      <w:r w:rsidR="000206DE">
        <w:t>(</w:t>
      </w:r>
      <w:r w:rsidR="00BA2725">
        <w:t>experience</w:t>
      </w:r>
      <w:r>
        <w:t xml:space="preserve"> a decrease in </w:t>
      </w:r>
      <w:r w:rsidR="0014660C">
        <w:t xml:space="preserve">average </w:t>
      </w:r>
      <w:r w:rsidR="000206DE">
        <w:t>fitness)</w:t>
      </w:r>
      <w:r w:rsidR="0013552C">
        <w:t>,</w:t>
      </w:r>
      <w:r w:rsidR="000206DE">
        <w:t xml:space="preserve"> while other insects will </w:t>
      </w:r>
      <w:r w:rsidR="0013552C">
        <w:t>“win”</w:t>
      </w:r>
      <w:r w:rsidR="0001674C">
        <w:t xml:space="preserve"> (experience stable or an increase in average fitness).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at the margins</w:t>
      </w:r>
      <w:r w:rsidR="009553B4">
        <w:t xml:space="preserve"> of their behavioral</w:t>
      </w:r>
      <w:r w:rsidR="00C74A75">
        <w:t xml:space="preserve">, ecological, or physiological </w:t>
      </w:r>
      <w:r w:rsidR="009553B4">
        <w:t xml:space="preserve">capacity. The evolution of the traits that are specific to the biotic and abiotic </w:t>
      </w:r>
      <w:r w:rsidR="009553B4">
        <w:lastRenderedPageBreak/>
        <w:t>factors these marginal insects occurred over thousands of years</w:t>
      </w:r>
      <w:r w:rsidR="007E6FEF">
        <w:t xml:space="preserve"> </w:t>
      </w:r>
      <w:proofErr w:type="gramStart"/>
      <w:r w:rsidR="007E6FEF">
        <w:t xml:space="preserve">and </w:t>
      </w:r>
      <w:r w:rsidR="009553B4">
        <w:t>.</w:t>
      </w:r>
      <w:proofErr w:type="gramEnd"/>
      <w:r w:rsidR="009553B4">
        <w:t xml:space="preserve"> </w:t>
      </w:r>
      <w:r w:rsidR="00052C23">
        <w:t xml:space="preserve">The average fitness of these marginal insects is high under specific biotic and abiotic conditions.  </w:t>
      </w:r>
      <w:r w:rsidR="00C74A75">
        <w:t xml:space="preserve">will not have the biological or environmental capacity to compensate for the steady increase in temperature. </w:t>
      </w:r>
      <w:r w:rsidR="00BA2725">
        <w:t xml:space="preserve">The relative fitness of “losers” under a changing climate compared to a stable climate </w:t>
      </w:r>
      <w:r w:rsidR="0001674C">
        <w:t xml:space="preserve">will </w:t>
      </w:r>
      <w:r w:rsidR="00BA2725">
        <w:t xml:space="preserve">decline, populations will decrease and if temperatures continue to rise, those losers will become extinct </w:t>
      </w:r>
      <w:r w:rsidR="0001674C">
        <w:fldChar w:fldCharType="begin" w:fldLock="1"/>
      </w:r>
      <w:r w:rsidR="00F07FC8">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01674C">
        <w:fldChar w:fldCharType="separate"/>
      </w:r>
      <w:r w:rsidR="0001674C" w:rsidRPr="0001674C">
        <w:rPr>
          <w:noProof/>
        </w:rPr>
        <w:t>(Bradshaw and Holzapfel 2008, Williams et al. 2015)</w:t>
      </w:r>
      <w:r w:rsidR="0001674C">
        <w:fldChar w:fldCharType="end"/>
      </w:r>
      <w:r w:rsidR="00BA2725">
        <w:t>.</w:t>
      </w:r>
      <w:r w:rsidR="00154AF3">
        <w:t xml:space="preserve"> </w:t>
      </w:r>
      <w:r w:rsidR="00BA2725">
        <w:t>Generally,</w:t>
      </w:r>
      <w:r w:rsidR="00384794">
        <w:t xml:space="preserve"> e</w:t>
      </w:r>
      <w:r w:rsidR="009F2040">
        <w:t>xtinction events are likely to occur</w:t>
      </w:r>
      <w:r w:rsidR="00384794">
        <w:t xml:space="preserve"> across</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ictability experienced in the polar regions</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 xml:space="preserve">. </w:t>
      </w:r>
      <w:r w:rsidR="006156FC">
        <w:t xml:space="preserve">The degree to which temperatures are rising </w:t>
      </w:r>
      <w:r w:rsidR="00CD6AEC">
        <w:t>in the Arctic</w:t>
      </w:r>
      <w:r w:rsidR="006156FC">
        <w:t xml:space="preserve"> regions is nearly double that of temperate regions</w:t>
      </w:r>
      <w:r w:rsidR="00021E0D">
        <w:t>.</w:t>
      </w:r>
      <w:r w:rsidR="00CD6AEC" w:rsidRPr="00CD6AEC">
        <w:t xml:space="preserve"> </w:t>
      </w:r>
      <w:r w:rsidR="00021E0D">
        <w:t>T</w:t>
      </w:r>
      <w:r w:rsidR="00CD6AEC">
        <w:t>he confluence of</w:t>
      </w:r>
      <w:r w:rsidR="00BE4A85">
        <w:t xml:space="preserve"> these</w:t>
      </w:r>
      <w:r w:rsidR="00CD6AEC">
        <w:t xml:space="preserve"> increasing temperatures </w:t>
      </w:r>
      <w:r w:rsidR="00485EBF">
        <w:t>and</w:t>
      </w:r>
      <w:r w:rsidR="00CD6AEC">
        <w:t xml:space="preserve"> other abiotic factors </w:t>
      </w:r>
      <w:r w:rsidR="00485EBF">
        <w:t>is</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w:t>
      </w:r>
      <w:r w:rsidR="00485EBF">
        <w:t>,</w:t>
      </w:r>
      <w:r w:rsidR="008F5EA6">
        <w:t xml:space="preserve"> compared to those in more temperate regions</w:t>
      </w:r>
      <w:r w:rsidR="00CD6AEC">
        <w:t xml:space="preserve"> </w:t>
      </w:r>
      <w:r w:rsidR="00CD6AEC">
        <w:fldChar w:fldCharType="begin" w:fldLock="1"/>
      </w:r>
      <w:r w:rsidR="00240B85">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is predictably the beginning of the growing season.</w:t>
      </w:r>
      <w:r w:rsidR="00CD6AEC" w:rsidRPr="00CD6AEC">
        <w:t xml:space="preserve"> </w:t>
      </w:r>
      <w:r w:rsidR="00485EBF">
        <w:t>Like many of the plants and animals in the Arctic, a</w:t>
      </w:r>
      <w:r w:rsidR="006A1A47">
        <w:t>rthropod</w:t>
      </w:r>
      <w:r w:rsidR="00485EBF">
        <w:t>s synchronize their</w:t>
      </w:r>
      <w:r w:rsidR="006A1A47">
        <w:t xml:space="preserve"> life history</w:t>
      </w:r>
      <w:r w:rsidR="00485EBF">
        <w:t xml:space="preserve"> with the date of snow</w:t>
      </w:r>
      <w:r w:rsidR="00BF57D7">
        <w:t>melt</w:t>
      </w:r>
      <w:r w:rsidR="00CD6AEC">
        <w:t xml:space="preserve"> </w:t>
      </w:r>
      <w:r w:rsidR="008F5EA6">
        <w:t>such</w:t>
      </w:r>
      <w:r w:rsidR="00485EBF">
        <w:t xml:space="preserve"> that as the date shifted </w:t>
      </w:r>
      <w:proofErr w:type="spellStart"/>
      <w:r w:rsidR="00485EBF">
        <w:t>a</w:t>
      </w:r>
      <w:proofErr w:type="spellEnd"/>
      <w:r w:rsidR="00485EBF">
        <w:t xml:space="preserve"> average of 14.6 days</w:t>
      </w:r>
      <w:r w:rsidR="008F5EA6">
        <w:t xml:space="preserve"> during the years 1996 through 2005 </w:t>
      </w:r>
      <w:r w:rsidR="00485EBF">
        <w:t xml:space="preserve">so too has </w:t>
      </w:r>
      <w:r w:rsidR="008F5EA6">
        <w:t xml:space="preserve">the date of </w:t>
      </w:r>
      <w:r w:rsidR="00975D13">
        <w:t>emergence</w:t>
      </w:r>
      <w:r w:rsidR="008F5EA6">
        <w:t xml:space="preserve"> for </w:t>
      </w:r>
      <w:r w:rsidR="00975D13">
        <w:t>12</w:t>
      </w:r>
      <w:r w:rsidR="008F5EA6">
        <w:t xml:space="preserve"> arthropod</w:t>
      </w:r>
      <w:r w:rsidR="00975D13">
        <w:t xml:space="preserve"> taxa</w:t>
      </w:r>
      <w:r w:rsidR="00E201DF">
        <w:t xml:space="preserve"> shifted</w:t>
      </w:r>
      <w:r w:rsidR="00485EBF">
        <w:t>;</w:t>
      </w:r>
      <w:r w:rsidR="00975D13">
        <w:t xml:space="preserve"> by an average of 14.5 days</w:t>
      </w:r>
      <w:r w:rsidR="008F5EA6">
        <w:t xml:space="preserve"> during the same period</w:t>
      </w:r>
      <w:r w:rsidR="00975D13">
        <w:t xml:space="preserve"> </w:t>
      </w:r>
      <w:r w:rsidR="00975D13">
        <w:fldChar w:fldCharType="begin" w:fldLock="1"/>
      </w:r>
      <w:r w:rsidR="00240B85">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975D13">
        <w:fldChar w:fldCharType="separate"/>
      </w:r>
      <w:r w:rsidR="00975D13" w:rsidRPr="00975D13">
        <w:rPr>
          <w:noProof/>
        </w:rPr>
        <w:t>(Høye et al. 2007)</w:t>
      </w:r>
      <w:r w:rsidR="00975D13">
        <w:fldChar w:fldCharType="end"/>
      </w:r>
      <w:r w:rsidR="00975D13">
        <w:t xml:space="preserve">. </w:t>
      </w:r>
      <w:r w:rsidR="008F5EA6">
        <w:t xml:space="preserve">The response of these arthropods is an indication of the sensitivity of these organisms to changes </w:t>
      </w:r>
      <w:r w:rsidR="00485EBF">
        <w:t>in climate</w:t>
      </w:r>
      <w:r w:rsidR="008F5EA6">
        <w:t xml:space="preserve">. </w:t>
      </w:r>
      <w:r w:rsidR="00975D13">
        <w:t>The</w:t>
      </w:r>
      <w:r w:rsidR="00394680">
        <w:t>se</w:t>
      </w:r>
      <w:r w:rsidR="00975D13">
        <w:t xml:space="preserve"> </w:t>
      </w:r>
      <w:r w:rsidR="00394680">
        <w:t>Arctic arthropods</w:t>
      </w:r>
      <w:r w:rsidR="00CD6AEC">
        <w:t xml:space="preserve"> have </w:t>
      </w:r>
      <w:r w:rsidR="006133BC">
        <w:t>evolved</w:t>
      </w:r>
      <w:r w:rsidR="00BC7FB3">
        <w:t xml:space="preserve"> at extremely </w:t>
      </w:r>
      <w:r w:rsidR="00CD6AEC">
        <w:t>low temperatures</w:t>
      </w:r>
      <w:r w:rsidR="006133BC">
        <w:t xml:space="preserve"> </w:t>
      </w:r>
      <w:r w:rsidR="00BC7FB3">
        <w:t xml:space="preserve">with relatively </w:t>
      </w:r>
      <w:r w:rsidR="00485EBF">
        <w:t>predictable</w:t>
      </w:r>
      <w:r w:rsidR="0004287A">
        <w:t xml:space="preserve"> fluctuations in</w:t>
      </w:r>
      <w:r w:rsidR="006133BC">
        <w:t xml:space="preserve"> those</w:t>
      </w:r>
      <w:r w:rsidR="0004287A">
        <w:t xml:space="preserve"> temperatures</w:t>
      </w:r>
      <w:r w:rsidR="00BC7FB3">
        <w:t xml:space="preserve"> as compared to more temperate regions</w:t>
      </w:r>
      <w:r w:rsidR="00CD6AEC">
        <w:t>. As</w:t>
      </w:r>
      <w:r w:rsidR="00BC7FB3">
        <w:t xml:space="preserve"> Arctic</w:t>
      </w:r>
      <w:r w:rsidR="00CD6AEC">
        <w:t xml:space="preserve"> temperatures warm, these vulnerable organisms</w:t>
      </w:r>
      <w:r w:rsidR="003A6FFA">
        <w:t xml:space="preserve"> </w:t>
      </w:r>
      <w:r w:rsidR="00AB338F">
        <w:t xml:space="preserve">could </w:t>
      </w:r>
      <w:r w:rsidR="00BC7FB3">
        <w:t xml:space="preserve">lose </w:t>
      </w:r>
      <w:r w:rsidR="003A6FFA">
        <w:t>access to resources</w:t>
      </w:r>
      <w:r w:rsidR="00BC7FB3">
        <w:t xml:space="preserve"> to </w:t>
      </w:r>
      <w:r w:rsidR="003A6FFA">
        <w:t xml:space="preserve">less sensitive invading competitors </w:t>
      </w:r>
      <w:r w:rsidR="00BC7FB3">
        <w:t xml:space="preserve">and </w:t>
      </w:r>
      <w:r w:rsidR="00AB338F">
        <w:lastRenderedPageBreak/>
        <w:t xml:space="preserve">become </w:t>
      </w:r>
      <w:r w:rsidR="000D5369">
        <w:t>extinct</w:t>
      </w:r>
      <w:r w:rsidR="006133BC">
        <w:t xml:space="preserve">. </w:t>
      </w:r>
    </w:p>
    <w:p w14:paraId="05FAD54D" w14:textId="44BA132A" w:rsidR="00C2122A" w:rsidRDefault="002C07DB" w:rsidP="000D5369">
      <w:pPr>
        <w:spacing w:line="480" w:lineRule="auto"/>
        <w:ind w:firstLine="720"/>
      </w:pPr>
      <w:r>
        <w:t xml:space="preserve">Changes in range distribution, </w:t>
      </w:r>
      <w:r w:rsidR="003A6FFA">
        <w:t xml:space="preserve">expressed </w:t>
      </w:r>
      <w:r>
        <w:t xml:space="preserve">phenotype, and eventually genotype of populations </w:t>
      </w:r>
      <w:r w:rsidR="00BA6C16">
        <w:t>are</w:t>
      </w:r>
      <w:r w:rsidR="004F31A5">
        <w:t xml:space="preserve"> </w:t>
      </w:r>
      <w:r w:rsidR="00021E0D">
        <w:t>mechanisms</w:t>
      </w:r>
      <w:r w:rsidR="00BA6C16">
        <w:t xml:space="preserve"> by which some insects </w:t>
      </w:r>
      <w:r w:rsidR="003232E6">
        <w:t>could</w:t>
      </w:r>
      <w:r w:rsidR="00BA6C16">
        <w:t xml:space="preserve"> </w:t>
      </w:r>
      <w:r w:rsidR="003A6FFA">
        <w:t>“</w:t>
      </w:r>
      <w:r w:rsidR="00BA6C16">
        <w:t>win</w:t>
      </w:r>
      <w:r w:rsidR="003A6FFA">
        <w:t>”</w:t>
      </w:r>
      <w:r w:rsidR="004B68CD">
        <w:t xml:space="preserve"> in the context of increasing </w:t>
      </w:r>
      <w:r w:rsidR="00F03898">
        <w:t>temperatures</w:t>
      </w:r>
      <w:r w:rsidR="00BA6C16">
        <w:t xml:space="preserve">. </w:t>
      </w:r>
      <w:r w:rsidR="00F07FC8">
        <w:t>As temperatures warm</w:t>
      </w:r>
      <w:r w:rsidR="00DD0FAB">
        <w:t>,</w:t>
      </w:r>
      <w:r w:rsidR="00F07FC8">
        <w:t xml:space="preserve"> and</w:t>
      </w:r>
      <w:r w:rsidR="001E72D4">
        <w:t xml:space="preserve"> favorabl</w:t>
      </w:r>
      <w:r w:rsidR="00F07FC8">
        <w:t>e habitat for temperate insects shift</w:t>
      </w:r>
      <w:r w:rsidR="003A6FFA">
        <w:t>s fa</w:t>
      </w:r>
      <w:r w:rsidR="00DD0FAB">
        <w:t>r</w:t>
      </w:r>
      <w:r w:rsidR="00F07FC8">
        <w:t xml:space="preserve">ther north, </w:t>
      </w:r>
      <w:r w:rsidR="001866FB">
        <w:t xml:space="preserve">the spatial distribution of </w:t>
      </w:r>
      <w:r w:rsidR="00F07FC8">
        <w:t xml:space="preserve">some insects will </w:t>
      </w:r>
      <w:r w:rsidR="001866FB">
        <w:t xml:space="preserve">track those </w:t>
      </w:r>
      <w:r w:rsidR="007F206C">
        <w:t>favorable</w:t>
      </w:r>
      <w:r w:rsidR="001866FB">
        <w:t xml:space="preserve"> temperatures and </w:t>
      </w:r>
      <w:r w:rsidR="007F206C">
        <w:t xml:space="preserve">their range will </w:t>
      </w:r>
      <w:r w:rsidR="001866FB">
        <w:t xml:space="preserve">shift poleward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A465DE">
        <w:t xml:space="preserve">The northern shift insect population ranges could be complimented by either a shrinking or stable southern boundary. As temperatures increase across the southern range, some insect populations will be unable to </w:t>
      </w:r>
      <w:r w:rsidR="008C297E">
        <w:t xml:space="preserve">adjust to </w:t>
      </w:r>
      <w:r w:rsidR="00A465DE">
        <w:t>these warmer temperatures</w:t>
      </w:r>
      <w:r w:rsidR="008C297E">
        <w:t xml:space="preserve">, shrinking the southern range </w:t>
      </w:r>
      <w:r w:rsidR="00A465DE">
        <w:t>boundary</w:t>
      </w:r>
      <w:r w:rsidR="008C297E">
        <w:t xml:space="preserve">. </w:t>
      </w:r>
      <w:r w:rsidR="002C1F3E">
        <w:t xml:space="preserve">Still, some insect populations could be phenotypically plastic enough to compensate for these climate changes.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 xml:space="preserve"> In Europe,</w:t>
      </w:r>
      <w:r w:rsidR="00384794">
        <w:t xml:space="preserve"> this has been observed in 35 species of non-migratory butterfly species. Of these </w:t>
      </w:r>
      <w:r w:rsidR="00154AF3">
        <w:t>butterflies, 63% are observed to have shifted their range northward and 3% shifted their range south</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620A09">
        <w:t xml:space="preserve"> also</w:t>
      </w:r>
      <w:r w:rsidR="00216D46">
        <w:t xml:space="preserve"> be a highly disruptive for</w:t>
      </w:r>
      <w:r w:rsidR="003B7B43">
        <w:t>ce</w:t>
      </w:r>
      <w:r w:rsidR="00620A09">
        <w:t>.</w:t>
      </w:r>
      <w:r w:rsidR="00C2122A">
        <w:t xml:space="preserve"> </w:t>
      </w:r>
      <w:r w:rsidR="000A490E">
        <w:t xml:space="preserve">Agricultural systems are simple landscapes with low levels </w:t>
      </w:r>
      <w:bookmarkStart w:id="0" w:name="_GoBack"/>
      <w:bookmarkEnd w:id="0"/>
      <w:r w:rsidR="000A490E">
        <w:t xml:space="preserve">of ecological plant diversity, these systems are already under pressure from insect pests and have low levels of pest parasitoids because of the suppressed level of plant diversity. In the context of increasing temperatures these agricultural systems will be pressed </w:t>
      </w:r>
      <w:proofErr w:type="spellStart"/>
      <w:r w:rsidR="000A490E">
        <w:t>uupon</w:t>
      </w:r>
      <w:proofErr w:type="spellEnd"/>
      <w:r w:rsidR="000A490E">
        <w:t xml:space="preserve"> even more by increases in insect pest </w:t>
      </w:r>
      <w:proofErr w:type="spellStart"/>
      <w:r w:rsidR="000A490E">
        <w:t>popuulations</w:t>
      </w:r>
      <w:proofErr w:type="spellEnd"/>
      <w:r w:rsidR="000A490E">
        <w:t xml:space="preserve">. As temperatures warm, insect pests are expected to respond with increased growth rates, longer seasons, and increases in populations. These additional factors will stress </w:t>
      </w:r>
      <w:r w:rsidR="000A490E">
        <w:lastRenderedPageBreak/>
        <w:t xml:space="preserve">an already stressed system and managing the effects of these pressures will necessitate the use of more chemical pesticides and result in increased crop losses. </w:t>
      </w:r>
    </w:p>
    <w:p w14:paraId="7CD154FF" w14:textId="1827B9CD" w:rsidR="00C2122A" w:rsidRDefault="002C1F3E" w:rsidP="000D5369">
      <w:pPr>
        <w:spacing w:line="480" w:lineRule="auto"/>
        <w:ind w:firstLine="720"/>
      </w:pPr>
      <w:r>
        <w:t xml:space="preserve">Phenotypic plasticity </w:t>
      </w:r>
      <w:r w:rsidR="00C2122A">
        <w:t xml:space="preserve">Those insects that are successful in shifting poleward </w:t>
      </w:r>
      <w:r w:rsidR="00620A09">
        <w:t xml:space="preserve">Invading insects that are successful at increasing the northern range boundary do so at the expense of the endemic </w:t>
      </w:r>
      <w:r w:rsidR="00F07FC8">
        <w:t xml:space="preserve">plant and insect populations </w:t>
      </w:r>
      <w:r w:rsidR="00620A09">
        <w:t xml:space="preserve">already occupying that </w:t>
      </w:r>
      <w:r w:rsidR="00F07FC8">
        <w:t>location</w:t>
      </w:r>
      <w:r w:rsidR="00620A09">
        <w:t>.</w:t>
      </w:r>
      <w:r w:rsidR="00534F29">
        <w:t xml:space="preserve"> </w:t>
      </w:r>
    </w:p>
    <w:p w14:paraId="09503171" w14:textId="77777777" w:rsidR="00C2122A" w:rsidRDefault="00C2122A" w:rsidP="000D5369">
      <w:pPr>
        <w:spacing w:line="480" w:lineRule="auto"/>
        <w:ind w:firstLine="720"/>
      </w:pPr>
    </w:p>
    <w:p w14:paraId="64857478" w14:textId="07D59159" w:rsidR="00C2122A" w:rsidRDefault="00C2122A" w:rsidP="000D5369">
      <w:pPr>
        <w:spacing w:line="480" w:lineRule="auto"/>
        <w:ind w:firstLine="720"/>
      </w:pPr>
      <w:r>
        <w:t xml:space="preserve">The challenges faced by invading insects into new ecologies </w:t>
      </w:r>
    </w:p>
    <w:p w14:paraId="4B369DCA" w14:textId="77777777" w:rsidR="00C2122A" w:rsidRDefault="00C2122A" w:rsidP="000D5369">
      <w:pPr>
        <w:spacing w:line="480" w:lineRule="auto"/>
        <w:ind w:firstLine="720"/>
      </w:pPr>
    </w:p>
    <w:p w14:paraId="00478716" w14:textId="05B6A723" w:rsidR="00C235F5" w:rsidRDefault="00E83A78" w:rsidP="000D5369">
      <w:pPr>
        <w:spacing w:line="480" w:lineRule="auto"/>
        <w:ind w:firstLine="720"/>
      </w:pPr>
      <w:r>
        <w:t xml:space="preserve">Alternatively, insect populations could respond to climate change by adapting to the local changes in their environment through </w:t>
      </w:r>
      <w:r w:rsidR="00BA6C16">
        <w:t xml:space="preserve">phenotypic </w:t>
      </w:r>
      <w:r w:rsidR="00FD1A33">
        <w:t>plasticit</w:t>
      </w:r>
      <w:r w:rsidR="0080022F">
        <w:t>y</w:t>
      </w:r>
      <w:r>
        <w:t>.</w:t>
      </w:r>
      <w:r w:rsidR="00BA6C16">
        <w:t xml:space="preserve"> </w:t>
      </w:r>
      <w:r w:rsidR="0080022F">
        <w:t xml:space="preserve">Phenotypic plasticity </w:t>
      </w:r>
      <w:r w:rsidR="00BA6C16">
        <w:t xml:space="preserve">Organisms that are phenotypically plastic, that is the ratio of average fitness to Phenotypic plasticity increases an organisms ability to compensate for changes in its environment by way of genetic or phenotypic variation </w:t>
      </w:r>
      <w:r w:rsidR="00BA6C16">
        <w:fldChar w:fldCharType="begin" w:fldLock="1"/>
      </w:r>
      <w:r w:rsidR="00BA6C16">
        <w:instrText>ADDIN CSL_CITATION { "citationItems" : [ { "id" : "ITEM-1", "itemData" : { "abstract" : "Variable growth and development were imposed on the pitcher-plant mosquito, Wyeomyia Smithii, to test whether the initiation of metamorphosis was determined early in larval life or remained flexible throughout development. Like anurans, larval W. smithii are specialized for a suspension-feeding way of life and they metamorphose into dispersing, reproductive adults. We therefore used models originally formulated in an amphibian context to examine the effects of modified larval growth on the triggering of metamorphosis and then used our results to reexamine metamorphosis in amphibians. Response to enhanced and decreased food regimens showed that larval growth during the first two (of four) instars affected both the time to and mass at metamorphosis. The major effects of developmental inertia are prominent for about one to two instars and then abate, but do not necessarily disappear, with each succeeding instar Despite evidence for developmental inertia in W. smithii, experiments transferring larvae from high food to starvation show that the physiological commitment to undergo metamorphosis does not take place until the last (fourth) instar and that nonzero growth during the last instar is required to trigger metamorphosis. All amphibian models for the initiation of metamorphosis involve the effects of rates: developmental rate and past or present growth rates. In W. smithii, there is no primacy of developmental rate and low growth rate does not stimulate metamorphosis of larvae having attained the minimum mass required for metamorphosis. An insect-derived model involving the effects of size-specific growth increments is more consistent than any amphibian model with our results in W. smithii Testing the reciprocal ability of the insect model to predict amphibian metamorphosis is not possible with current data, because no study has considered zero growth in amphibians to identify the transition from growth-dependent to growth-independent development leading to metamorphosis. This transition marks the irrevocable commitment of the organism to an ontogenetic niche shift from an aquatic larva to a terrestrial, dispersing, and reproducing adult. Identifying the proximal causes of this mechanism is fundamental to understanding how flexible growth and ontogeny of complex life cycles have adapted to variable larval environments.", "author" : [ { "dropping-particle" : "", "family" : "Bradshaw", "given" : "William E", "non-dropping-particle" : "", "parse-names" : false, "suffix" : "" }, { "dropping-particle" : "", "family" : "Johnson", "given" : "Kevin", "non-dropping-particle" : "", "parse-names" : false, "suffix" : "" } ], "container-title" : "Ecology", "id" : "ITEM-1", "issue" : "7", "issued" : { "date-parts" : [ [ "2014" ] ] }, "page" : "2055-2065", "title" : "Initiation of Metamorphosis in the Pitcher-Plant Mosquito : Effects of Larval Growth History INITIATION OF METAMORPHOSIS IN THE PITCHER-PLANT MOSQUITO : EFFECTS OF LARVAL GROWTH HISTORY '", "type" : "article-journal", "volume" : "76" }, "uris" : [ "http://www.mendeley.com/documents/?uuid=41ce1129-85ff-456a-9167-14033b686306" ] }, { "id" : "ITEM-2", "itemData" : { "DOI" : "10.1098/rspb.2007.0997", "ISBN" : "0962-8452", "ISSN" : "0962-8452", "PMID" : "18211875", "abstract" : "http://www.pubmedcentral.nih.gov/articlerender.fcgi?artid=2409451&amp;tool=pmcentrez&amp;rendertype=abstract\\nhttp://rspb.royalsocietypublishing.org/content/275/1635/649.short", "author" : [ { "dropping-particle" : "", "family" : "Visser", "given" : "M. E", "non-dropping-particle" : "", "parse-names" : false, "suffix" : "" } ], "container-title" : "Proceedings of the Royal Society B: Biological Sciences", "id" : "ITEM-2", "issue" : "1635", "issued" : { "date-parts" : [ [ "2008" ] ] }, "page" : "649-659", "title" : "Keeping up with a warming world; assessing the rate of adaptation to climate change", "type" : "article-journal", "volume" : "275" }, "uris" : [ "http://www.mendeley.com/documents/?uuid=62a3505c-3c0c-4306-9861-fb7cb49d15b7" ] } ], "mendeley" : { "formattedCitation" : "(Visser 2008, Bradshaw and Johnson 2014)", "plainTextFormattedCitation" : "(Visser 2008, Bradshaw and Johnson 2014)", "previouslyFormattedCitation" : "(Visser 2008, Bradshaw and Johnson 2014)" }, "properties" : { "noteIndex" : 0 }, "schema" : "https://github.com/citation-style-language/schema/raw/master/csl-citation.json" }</w:instrText>
      </w:r>
      <w:r w:rsidR="00BA6C16">
        <w:fldChar w:fldCharType="separate"/>
      </w:r>
      <w:r w:rsidR="00BA6C16" w:rsidRPr="00E8165C">
        <w:rPr>
          <w:noProof/>
        </w:rPr>
        <w:t>(Visser 2008, Bradshaw and Johnson 2014)</w:t>
      </w:r>
      <w:r w:rsidR="00BA6C16">
        <w:fldChar w:fldCharType="end"/>
      </w:r>
      <w:r w:rsidR="00BA6C16">
        <w:t>.</w:t>
      </w:r>
    </w:p>
    <w:p w14:paraId="7B19978D" w14:textId="52393065" w:rsidR="008924C6" w:rsidRPr="00FA6B30" w:rsidRDefault="00FA6B30" w:rsidP="00AD356D">
      <w:pPr>
        <w:spacing w:line="480" w:lineRule="auto"/>
      </w:pPr>
      <w:r>
        <w:t xml:space="preserve">Organisms that </w:t>
      </w:r>
    </w:p>
    <w:p w14:paraId="72DD166D" w14:textId="565268B3" w:rsidR="00AD356D" w:rsidRDefault="00AD356D" w:rsidP="00AD356D">
      <w:pPr>
        <w:spacing w:line="480" w:lineRule="auto"/>
      </w:pPr>
      <w:r>
        <w:t xml:space="preserve">there is a </w:t>
      </w:r>
      <w:proofErr w:type="spellStart"/>
      <w:r>
        <w:t>trade off</w:t>
      </w:r>
      <w:proofErr w:type="spellEnd"/>
      <w:r>
        <w:t xml:space="preserve"> between average fitness and variance of fitness.  higher levels of phenotypic or genotypic plasticity, they </w:t>
      </w:r>
      <w:r w:rsidR="001E72D4">
        <w:t>could</w:t>
      </w:r>
      <w:r>
        <w:t xml:space="preserve"> compensate for changes in their environment. Winning in a warming climate requires that organisms adapt to the changing climate. </w:t>
      </w:r>
      <w:proofErr w:type="spellStart"/>
      <w:r>
        <w:t>Adaptating</w:t>
      </w:r>
      <w:proofErr w:type="spellEnd"/>
      <w:r>
        <w:t xml:space="preserve"> to a changing climate can be accomplished ecologically or physiologically. Organisms able to adjust to a changing climate in an ecological context could experience changes in their migration patterns or changes in the distribution on their range poleward. These types of shifts in range distribution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3F69F8">
        <w:rPr>
          <w:noProof/>
        </w:rPr>
        <w:t>(Parmesan et al. 1999)</w:t>
      </w:r>
      <w:r>
        <w:fldChar w:fldCharType="end"/>
      </w:r>
    </w:p>
    <w:p w14:paraId="26B24710" w14:textId="0AB0DB72" w:rsidR="00AD356D" w:rsidRDefault="00AD356D" w:rsidP="00AD356D">
      <w:pPr>
        <w:spacing w:line="480" w:lineRule="auto"/>
      </w:pPr>
      <w:r>
        <w:lastRenderedPageBreak/>
        <w:t>shift their distribution of phenotypes. Modeling organismal fitness in the context of a changing climate could be understood usin</w:t>
      </w:r>
      <w:r w:rsidR="00D51C18">
        <w:t>g</w:t>
      </w:r>
      <w:r>
        <w:t xml:space="preserve"> the context of a changing climate, </w:t>
      </w:r>
      <w:proofErr w:type="gramStart"/>
      <w:r>
        <w:t>This</w:t>
      </w:r>
      <w:proofErr w:type="gramEnd"/>
      <w:r>
        <w:t xml:space="preserve"> shift in phenotype distribution will have </w:t>
      </w:r>
      <w:proofErr w:type="spellStart"/>
      <w:r>
        <w:t>a</w:t>
      </w:r>
      <w:proofErr w:type="spellEnd"/>
      <w:r>
        <w:t xml:space="preserve"> increase in fitness when compared to the original distribution of phenotypes. The rate at which this shift in phenotype distribution occurs is the Plasticity is the rate that this shift towards an increase in average fitness occurs</w:t>
      </w:r>
    </w:p>
    <w:p w14:paraId="205D0735" w14:textId="77777777" w:rsidR="00AD356D" w:rsidRDefault="00AD356D" w:rsidP="00AD356D">
      <w:pPr>
        <w:spacing w:line="480" w:lineRule="auto"/>
      </w:pPr>
    </w:p>
    <w:p w14:paraId="2BEA404A" w14:textId="77777777" w:rsidR="00AD356D" w:rsidRDefault="00AD356D" w:rsidP="00AD356D">
      <w:pPr>
        <w:spacing w:line="480" w:lineRule="auto"/>
      </w:pPr>
      <w:r>
        <w:t xml:space="preserve">The average temperature increases in a product of the increases in seasonal temperatures higher temperatures Higher temperature trends are also mirrored within seasons.  of higher temperatures is also represented within seasons. As annual temperatures rise, seasonal temperatures are rising </w:t>
      </w:r>
    </w:p>
    <w:p w14:paraId="54B12E06" w14:textId="77777777" w:rsidR="00AD356D" w:rsidRDefault="00AD356D" w:rsidP="00AD356D">
      <w:pPr>
        <w:spacing w:line="480" w:lineRule="auto"/>
      </w:pPr>
    </w:p>
    <w:p w14:paraId="2C3F7F89" w14:textId="1680505F" w:rsidR="00AD356D" w:rsidRPr="003B7B43" w:rsidRDefault="00AD356D" w:rsidP="00AD356D">
      <w:pPr>
        <w:spacing w:line="480" w:lineRule="auto"/>
        <w:rPr>
          <w:b/>
        </w:rPr>
      </w:pPr>
      <w:r w:rsidRPr="00C3271A">
        <w:rPr>
          <w:highlight w:val="yellow"/>
        </w:rPr>
        <w:t>Using these seasonal cues, insects have synchronized their life history such that they are able to take advantage of seasonally available resources and avoid seasons when those resources are unavailable.</w:t>
      </w:r>
      <w:r>
        <w:t xml:space="preserve"> Understanding the effect of climate change on insect life histories has direct implications for insect pest management and food security. The consequence of these interactions, between climate change and the physiological response of insects, presents an interesting opportunity for scientific investigation, the results of which is of great importance as our nation and the world becomes more populated. </w:t>
      </w:r>
    </w:p>
    <w:p w14:paraId="5315F7E3" w14:textId="77777777" w:rsidR="00C235F5" w:rsidRDefault="00C235F5" w:rsidP="00384794">
      <w:pPr>
        <w:spacing w:line="480" w:lineRule="auto"/>
      </w:pPr>
    </w:p>
    <w:p w14:paraId="0CD38F58" w14:textId="50DF1D6B" w:rsidR="00AE42ED" w:rsidRDefault="00384794" w:rsidP="00384794">
      <w:pPr>
        <w:spacing w:line="480" w:lineRule="auto"/>
      </w:pPr>
      <w:r>
        <w:t>In agricultural systems, inv</w:t>
      </w:r>
      <w:r w:rsidR="00620A09">
        <w:t>ading</w:t>
      </w:r>
      <w:r w:rsidR="00372031">
        <w:t xml:space="preserve"> pest</w:t>
      </w:r>
      <w:r w:rsidR="00620A09">
        <w:t xml:space="preserve"> insects</w:t>
      </w:r>
      <w:r w:rsidR="0046643A">
        <w:t xml:space="preserve"> and less predictable climate</w:t>
      </w:r>
      <w:r w:rsidR="00372031">
        <w:t xml:space="preserve"> during crop growing seasons can devastate crop</w:t>
      </w:r>
      <w:r w:rsidR="0046643A">
        <w:t xml:space="preserve"> yields. Increases in pest pressure Increasing the pest pressure to </w:t>
      </w:r>
      <w:r w:rsidR="0046643A">
        <w:lastRenderedPageBreak/>
        <w:t xml:space="preserve">important agricultural commodities increases the production cost. These Higher than average temperatures can lead to increased feeding, mating, and generation output. </w:t>
      </w:r>
      <w:r w:rsidR="0046643A" w:rsidRPr="0046643A">
        <w:rPr>
          <w:highlight w:val="yellow"/>
        </w:rPr>
        <w:t>(</w:t>
      </w:r>
      <w:r w:rsidR="0046643A">
        <w:rPr>
          <w:highlight w:val="yellow"/>
        </w:rPr>
        <w:t>example in corn</w:t>
      </w:r>
      <w:r w:rsidR="0046643A" w:rsidRPr="0046643A">
        <w:rPr>
          <w:highlight w:val="yellow"/>
        </w:rPr>
        <w:t>)</w:t>
      </w:r>
      <w:r w:rsidR="0046643A">
        <w:t xml:space="preserve"> With climate being unpredictable and allow some insect pests to produce more generations during the season and Crop pests are able to produce more generations </w:t>
      </w:r>
      <w:r w:rsidR="00372031">
        <w:t xml:space="preserve">not only extend the growing season for plants it also extend </w:t>
      </w:r>
      <w:proofErr w:type="gramStart"/>
      <w:r w:rsidR="00372031">
        <w:t>the  amplify</w:t>
      </w:r>
      <w:proofErr w:type="gramEnd"/>
      <w:r w:rsidR="00372031">
        <w:t xml:space="preserve"> the destructive effects of insect </w:t>
      </w:r>
      <w:proofErr w:type="spellStart"/>
      <w:r w:rsidR="00372031">
        <w:t>pestscan</w:t>
      </w:r>
      <w:proofErr w:type="spellEnd"/>
      <w:r w:rsidR="00372031">
        <w:t xml:space="preserve"> </w:t>
      </w:r>
      <w:r w:rsidR="00620A09">
        <w:t xml:space="preserve"> is amplified and </w:t>
      </w:r>
      <w:r>
        <w:t xml:space="preserve">insect move into new regions or as  </w:t>
      </w:r>
      <w:r w:rsidR="003B7B43">
        <w:t xml:space="preserve"> especially those invasions that hold ecological or agricultural importance. </w:t>
      </w:r>
      <w:r w:rsidR="003B7B43" w:rsidRPr="009F2040">
        <w:rPr>
          <w:highlight w:val="yellow"/>
        </w:rPr>
        <w:t>(define invasions in significant terms and provide an agricultural example in corn).</w:t>
      </w:r>
      <w:r w:rsidR="003B7B43">
        <w:t xml:space="preserve"> </w:t>
      </w:r>
      <w:r>
        <w:t xml:space="preserve">The largest threat posed by corn insect pests is in part a function of population turnover. Tracking hospitable climates through shifts in population </w:t>
      </w:r>
      <w:r w:rsidR="00EA008E">
        <w:t>range boundaries or adjusting to local temperatures physiologically by phenotypic plasticity are strategies employed by both migratory a</w:t>
      </w:r>
      <w:r w:rsidR="007A2D48">
        <w:t xml:space="preserve">nd non-migratory insect species </w:t>
      </w:r>
      <w:r w:rsidR="007A2D48">
        <w:fldChar w:fldCharType="begin" w:fldLock="1"/>
      </w:r>
      <w:r w:rsidR="007A2D48">
        <w:instrText>ADDIN CSL_CITATION { "citationItems" : [ { "id" : "ITEM-1", "itemData" : { "DOI" : "10.1242/jeb.037473", "ISBN" : "0022-0949", "ISSN" : "0022-0949", "PMID" : "20190116", "abstract" : "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author" : [ { "dropping-particle" : "", "family" : "Somero", "given" : "G. N.", "non-dropping-particle" : "", "parse-names" : false, "suffix" : "" } ], "container-title" : "Journal of Experimental Biology", "id" : "ITEM-1", "issue" : "6", "issued" : { "date-parts" : [ [ "2010" ] ] }, "page" : "912-920", "title" : "The physiology of climate change: how potentials for acclimatization and genetic adaptation will determine 'winners' and 'losers'", "type" : "article-journal", "volume" : "213" }, "uris" : [ "http://www.mendeley.com/documents/?uuid=b7928b30-1928-3afc-bcd8-89aafe1e112e" ] } ], "mendeley" : { "formattedCitation" : "(Somero 2010)", "plainTextFormattedCitation" : "(Somero 2010)", "previouslyFormattedCitation" : "(Somero 2010)" }, "properties" : { "noteIndex" : 0 }, "schema" : "https://github.com/citation-style-language/schema/raw/master/csl-citation.json" }</w:instrText>
      </w:r>
      <w:r w:rsidR="007A2D48">
        <w:fldChar w:fldCharType="separate"/>
      </w:r>
      <w:r w:rsidR="007A2D48" w:rsidRPr="007A2D48">
        <w:rPr>
          <w:noProof/>
        </w:rPr>
        <w:t>(Somero 2010)</w:t>
      </w:r>
      <w:r w:rsidR="007A2D48">
        <w:fldChar w:fldCharType="end"/>
      </w:r>
      <w:r w:rsidR="00EA008E">
        <w:t>.</w:t>
      </w:r>
      <w:r>
        <w:t xml:space="preserve"> However the degree to which these types of adaptations are possible hinges upon the range of phenotypic plasticity. </w:t>
      </w:r>
      <w:r w:rsidR="003B7B43">
        <w:t xml:space="preserve">The ability of an insect to adapt to changing climates is limited by its phenotype. </w:t>
      </w:r>
      <w:r w:rsidR="00154AF3">
        <w:t xml:space="preserve">Further, insects that are most vulnerable to extinction are those whose life histories and resource requirements are hyper-specialized. </w:t>
      </w:r>
    </w:p>
    <w:p w14:paraId="2B2ED699" w14:textId="77777777" w:rsidR="00AE42ED" w:rsidRDefault="00AE42ED" w:rsidP="00771A80">
      <w:pPr>
        <w:tabs>
          <w:tab w:val="left" w:pos="3060"/>
        </w:tabs>
        <w:spacing w:line="480" w:lineRule="auto"/>
      </w:pPr>
    </w:p>
    <w:p w14:paraId="3EEB64D4" w14:textId="77777777" w:rsidR="000E3D13" w:rsidRDefault="00154AF3" w:rsidP="00771A80">
      <w:pPr>
        <w:tabs>
          <w:tab w:val="left" w:pos="3060"/>
        </w:tabs>
        <w:spacing w:line="480" w:lineRule="auto"/>
      </w:pPr>
      <w:r>
        <w:t xml:space="preserve"> </w:t>
      </w:r>
      <w:r w:rsidR="003B7B43">
        <w:t>Insects can either adapt to th</w:t>
      </w:r>
      <w:r w:rsidR="00252436">
        <w:t>e</w:t>
      </w:r>
      <w:r w:rsidR="003B7B43">
        <w:t xml:space="preserve">se changes and </w:t>
      </w:r>
      <w:proofErr w:type="gramStart"/>
      <w:r w:rsidR="000E3D13">
        <w:t>As</w:t>
      </w:r>
      <w:proofErr w:type="gramEnd"/>
      <w:r w:rsidR="000E3D13">
        <w:t xml:space="preserve"> seasons change from summer to winter, hours of day light decrease. Changes in daylight hours have been associated with shifting seasons for centuries and insects have used thes</w:t>
      </w:r>
      <w:r w:rsidR="00252436">
        <w:t xml:space="preserve">e seasonal cues as proxies for </w:t>
      </w:r>
      <w:r w:rsidR="000E3D13">
        <w:t xml:space="preserve">seasonal resource depletion. The interaction between climate change and insect physiology can be estimated by understanding the correlation between </w:t>
      </w:r>
      <w:proofErr w:type="spellStart"/>
      <w:r w:rsidR="000E3D13">
        <w:t>latidunal</w:t>
      </w:r>
      <w:proofErr w:type="spellEnd"/>
      <w:r w:rsidR="000E3D13">
        <w:t xml:space="preserve"> changes in temperature, </w:t>
      </w:r>
      <w:r w:rsidR="000E3D13">
        <w:lastRenderedPageBreak/>
        <w:t xml:space="preserve">photoperiod, and how insect respond to these changes physiologically. Because photoperiod is annually consistent, organisms rely on this abiotic factor to influence physiological changes in preparation for seasonal changes in resources. The pattern of photoperiod is regular and </w:t>
      </w:r>
      <w:proofErr w:type="spellStart"/>
      <w:r w:rsidR="000E3D13">
        <w:t>predictble</w:t>
      </w:r>
      <w:proofErr w:type="spellEnd"/>
      <w:r w:rsidR="000E3D13">
        <w:t xml:space="preserve"> across latitudes. Ecologically, this regular pattern in changes in daylight hours sets up predictable species gradients (clines). Species of insects that inhabit different clines,  </w:t>
      </w:r>
    </w:p>
    <w:p w14:paraId="6787EA29" w14:textId="77777777" w:rsidR="003B7B43" w:rsidRPr="0021727C" w:rsidRDefault="000E3D13" w:rsidP="000E3D13">
      <w:pPr>
        <w:spacing w:line="480" w:lineRule="auto"/>
        <w:rPr>
          <w:b/>
        </w:rPr>
      </w:pPr>
      <w:r>
        <w:t>Insects monitor these external conditions and predicate life history decisions upon these cues. In preparation for the seasonal shifts, insects see changes in their metabolism, rate of development and metamorphosis. Generally insect suppress the rate of their metabolism and development to conserve energy during this stressful period.</w:t>
      </w:r>
    </w:p>
    <w:p w14:paraId="642F1C3B" w14:textId="77777777" w:rsidR="00202564" w:rsidRDefault="00202564">
      <w:pPr>
        <w:spacing w:line="480" w:lineRule="auto"/>
        <w:rPr>
          <w:b/>
        </w:rPr>
      </w:pPr>
    </w:p>
    <w:p w14:paraId="16C8C5F1" w14:textId="33D05390" w:rsidR="001E72D4" w:rsidRDefault="001E72D4">
      <w:pPr>
        <w:spacing w:line="480" w:lineRule="auto"/>
        <w:rPr>
          <w:b/>
        </w:rPr>
      </w:pPr>
      <w:r>
        <w:t xml:space="preserve">Populations are expected to rise from the 321.2 million to 398.3 million people here in the United States </w:t>
      </w:r>
      <w:r w:rsidR="00CA5BAD">
        <w:fldChar w:fldCharType="begin" w:fldLock="1"/>
      </w:r>
      <w:r w:rsidR="00EC435C">
        <w:instrText>ADDIN CSL_CITATION { "citationItems" : [ { "id" : "ITEM-1", "itemData" : { "DOI" : "10.2307/1972177", "ISBN" : "9789211514315", "ISSN" : "00987921",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2015 World Population Data Sheet", "id" : "ITEM-1", "issued" : { "date-parts" : [ [ "2015" ] ] }, "page" : "23", "title" : "World Population Data Sheet", "type" : "article-journal"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00CA5BAD">
        <w:fldChar w:fldCharType="separate"/>
      </w:r>
      <w:r w:rsidR="00CA5BAD" w:rsidRPr="00CA5BAD">
        <w:rPr>
          <w:noProof/>
        </w:rPr>
        <w:t>(POPULATION REFERENCE BUREAU 2015)</w:t>
      </w:r>
      <w:r w:rsidR="00CA5BAD">
        <w:fldChar w:fldCharType="end"/>
      </w:r>
      <w:r>
        <w:t>. Farmers depend on the predictive nature of these seasonal cues to determine when to plant, chemically treat, and harvest their field crops to meet the food demand of the nation.</w:t>
      </w:r>
    </w:p>
    <w:p w14:paraId="2F5E5EA8" w14:textId="77777777" w:rsidR="001E72D4" w:rsidRDefault="001E72D4">
      <w:pPr>
        <w:spacing w:line="480" w:lineRule="auto"/>
        <w:rPr>
          <w:b/>
        </w:rPr>
      </w:pPr>
    </w:p>
    <w:p w14:paraId="7E5AEE81" w14:textId="77777777" w:rsidR="00202564" w:rsidRDefault="00202564">
      <w:pPr>
        <w:spacing w:line="480" w:lineRule="auto"/>
        <w:rPr>
          <w:b/>
        </w:rPr>
      </w:pPr>
      <w:r>
        <w:rPr>
          <w:b/>
        </w:rPr>
        <w:t>Dormancy Adaptations</w:t>
      </w:r>
    </w:p>
    <w:p w14:paraId="017CBA5C" w14:textId="0DF0DFDD" w:rsidR="000E3D13" w:rsidRPr="00246504" w:rsidRDefault="00246504" w:rsidP="000E3D13">
      <w:pPr>
        <w:spacing w:line="480" w:lineRule="auto"/>
      </w:pPr>
      <w:r>
        <w:t xml:space="preserve">Dormancy is a protective state that insects can use when local environmental conditions become untenable. </w:t>
      </w:r>
      <w:r w:rsidR="002C1F3E">
        <w:t xml:space="preserve">Many insects use some form of dormancy to adjust to unfavorable environmental circumstance or changes in climate. </w:t>
      </w:r>
      <w:r w:rsidR="0038307B">
        <w:t>Insects generally resort to dormancy when resources like food and water become depleted or even absent. Quiescence is a form of dormancy that is an immediate response to changes</w:t>
      </w:r>
      <w:r w:rsidR="00B64325">
        <w:t xml:space="preserve"> (or cues)</w:t>
      </w:r>
      <w:r w:rsidR="0038307B">
        <w:t xml:space="preserve"> in an </w:t>
      </w:r>
      <w:proofErr w:type="gramStart"/>
      <w:r w:rsidR="0038307B">
        <w:t>insects</w:t>
      </w:r>
      <w:proofErr w:type="gramEnd"/>
      <w:r w:rsidR="0038307B">
        <w:t xml:space="preserve"> environment</w:t>
      </w:r>
      <w:r w:rsidR="00B64325">
        <w:t xml:space="preserve">. In the </w:t>
      </w:r>
      <w:r w:rsidR="00B64325">
        <w:lastRenderedPageBreak/>
        <w:t xml:space="preserve">case of </w:t>
      </w:r>
      <w:proofErr w:type="spellStart"/>
      <w:r w:rsidR="00B64325">
        <w:t>quieseccence</w:t>
      </w:r>
      <w:proofErr w:type="spellEnd"/>
      <w:r w:rsidR="00B64325">
        <w:t>, the cue and the environmental change are singular and the insects phenotype changes immediately</w:t>
      </w:r>
      <w:r w:rsidR="0038307B">
        <w:t xml:space="preserve"> </w:t>
      </w:r>
      <w:r w:rsidR="0038307B" w:rsidRPr="0038307B">
        <w:rPr>
          <w:highlight w:val="yellow"/>
        </w:rPr>
        <w:t>(definition root meaning in phenotype plasticity and provide example</w:t>
      </w:r>
      <w:r w:rsidR="0038307B">
        <w:t xml:space="preserve">). </w:t>
      </w:r>
      <w:r w:rsidR="00B64325">
        <w:t xml:space="preserve">In the case where the cue and the environmental change are separated in time, the insect responds to the cue Dormancy can also be preparative in that when an environmental cue is </w:t>
      </w:r>
      <w:proofErr w:type="spellStart"/>
      <w:r w:rsidR="00B64325">
        <w:t>receicved</w:t>
      </w:r>
      <w:proofErr w:type="spellEnd"/>
      <w:r w:rsidR="00B64325">
        <w:t xml:space="preserve"> the insect responds by shifting its physiology </w:t>
      </w:r>
      <w:proofErr w:type="gramStart"/>
      <w:r w:rsidR="00B64325">
        <w:t xml:space="preserve">to  </w:t>
      </w:r>
      <w:r>
        <w:t>This</w:t>
      </w:r>
      <w:proofErr w:type="gramEnd"/>
      <w:r>
        <w:t xml:space="preserve"> type of re</w:t>
      </w:r>
      <w:r w:rsidR="0038307B">
        <w:t>sponse can be a</w:t>
      </w:r>
      <w:r>
        <w:t xml:space="preserve"> reaction to environmental changes, </w:t>
      </w:r>
      <w:proofErr w:type="spellStart"/>
      <w:r>
        <w:t>quiesecence</w:t>
      </w:r>
      <w:proofErr w:type="spellEnd"/>
      <w:r>
        <w:t xml:space="preserve">, or the insect response can be in </w:t>
      </w:r>
      <w:proofErr w:type="spellStart"/>
      <w:r>
        <w:t>prepatation</w:t>
      </w:r>
      <w:proofErr w:type="spellEnd"/>
      <w:r>
        <w:t xml:space="preserve"> to impending environmental </w:t>
      </w:r>
      <w:proofErr w:type="spellStart"/>
      <w:r>
        <w:t>canges</w:t>
      </w:r>
      <w:proofErr w:type="spellEnd"/>
      <w:r>
        <w:t xml:space="preserve">, diapause. While there are different levels of dormancy diapause is a category of dormancy that is initiated before resources or circumstance in the local environment change. </w:t>
      </w:r>
    </w:p>
    <w:p w14:paraId="48B3D79F" w14:textId="77777777" w:rsidR="00202564" w:rsidRDefault="00202564">
      <w:pPr>
        <w:spacing w:line="480" w:lineRule="auto"/>
      </w:pPr>
    </w:p>
    <w:p w14:paraId="3663D258" w14:textId="77777777" w:rsidR="009168C1" w:rsidRDefault="00DB16BF">
      <w:pPr>
        <w:spacing w:line="480" w:lineRule="auto"/>
        <w:rPr>
          <w:b/>
        </w:rPr>
      </w:pPr>
      <w:r>
        <w:rPr>
          <w:b/>
        </w:rPr>
        <w:t xml:space="preserve">Diapause and </w:t>
      </w:r>
      <w:r w:rsidR="009168C1">
        <w:rPr>
          <w:b/>
        </w:rPr>
        <w:t>Food Security</w:t>
      </w:r>
    </w:p>
    <w:p w14:paraId="2E893CCE" w14:textId="77777777" w:rsidR="00491FB1" w:rsidRDefault="00DB16BF">
      <w:pPr>
        <w:spacing w:line="480" w:lineRule="auto"/>
      </w:pPr>
      <w:r>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w:t>
      </w:r>
      <w:r>
        <w:lastRenderedPageBreak/>
        <w:t xml:space="preserve">migrating to locations where resources more readily available. Another way organisms compensate for these resource poor times is by storing more resources during resource rich times to last through the stressful period. </w:t>
      </w:r>
    </w:p>
    <w:p w14:paraId="61EE8593" w14:textId="16A6951A" w:rsidR="00491FB1" w:rsidRPr="009168C1" w:rsidRDefault="00DB16BF" w:rsidP="009168C1">
      <w:pPr>
        <w:spacing w:line="480" w:lineRule="auto"/>
        <w:ind w:firstLine="720"/>
        <w:rPr>
          <w:b/>
        </w:rPr>
      </w:pPr>
      <w:r>
        <w:t xml:space="preserve">Changes in food, water, oxygen, and temperature can all have direct effects on the immediate developmental state of an organism. Quiescent dormancy is an </w:t>
      </w:r>
      <w:proofErr w:type="gramStart"/>
      <w:r>
        <w:t>organisms</w:t>
      </w:r>
      <w:proofErr w:type="gramEnd"/>
      <w:r>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t>drosophilla</w:t>
      </w:r>
      <w:proofErr w:type="spellEnd"/>
      <w:r>
        <w:t xml:space="preserve">). Diapause is a state of dormancy that is initiated in advance of shifting environmental conditions. This type of dormancy is generally precipitates from environmental cues such as light or temperature. </w:t>
      </w:r>
      <w:proofErr w:type="spellStart"/>
      <w:r>
        <w:t>Diapausing</w:t>
      </w:r>
      <w:proofErr w:type="spellEnd"/>
      <w:r>
        <w:t xml:space="preserve"> insects use these environmental cues to initiate physiological changes that function as to protect the insect from the seasonal absence of resources. The genetic programming that is initiated when diapause is induced can result in the acquisition and storage of more resources necessary to survival. (</w:t>
      </w:r>
      <w:r>
        <w:rPr>
          <w:highlight w:val="yellow"/>
        </w:rPr>
        <w:t>unfinished</w:t>
      </w:r>
      <w:r>
        <w:t>)</w:t>
      </w:r>
      <w:r w:rsidR="009168C1">
        <w:rPr>
          <w:b/>
        </w:rPr>
        <w:t xml:space="preserve"> </w:t>
      </w:r>
      <w:r>
        <w:rPr>
          <w:color w:val="FF0000"/>
        </w:rPr>
        <w:t xml:space="preserve">Predictable seasonal climates and global food security are tenuously bound making a comprehensive approach to dealing with these changes imperative. Farmers and growers must be able to make short-term and long-term decisions about when to control pest populations based upon how the climate affects those populations. Here in the United States, 92 percent of all the corn acreage is planted with a genetically engineered corn crop that expresses </w:t>
      </w:r>
      <w:r>
        <w:rPr>
          <w:i/>
          <w:color w:val="FF0000"/>
        </w:rPr>
        <w:t xml:space="preserve">Bacillus </w:t>
      </w:r>
      <w:proofErr w:type="spellStart"/>
      <w:r>
        <w:rPr>
          <w:i/>
          <w:color w:val="FF0000"/>
        </w:rPr>
        <w:t>thurengensis</w:t>
      </w:r>
      <w:proofErr w:type="spellEnd"/>
      <w:r>
        <w:rPr>
          <w:i/>
          <w:color w:val="FF0000"/>
        </w:rPr>
        <w:t xml:space="preserve"> </w:t>
      </w:r>
      <w:r>
        <w:rPr>
          <w:color w:val="FF0000"/>
        </w:rPr>
        <w:t xml:space="preserve">(Bt) crystalline protein toxin. Bt toxin was developed agriculturally to assist in managing European corn borer corn pest. pressure </w:t>
      </w:r>
      <w:r>
        <w:rPr>
          <w:color w:val="FF0000"/>
        </w:rPr>
        <w:lastRenderedPageBreak/>
        <w:t xml:space="preserve">manage the that can be done to corn by an infestation of European corn borer. For this technology to be effective, farmers need to predict European corn borer infestations </w:t>
      </w:r>
      <w:r w:rsidR="001026F4">
        <w:rPr>
          <w:color w:val="FF0000"/>
        </w:rPr>
        <w:fldChar w:fldCharType="begin" w:fldLock="1"/>
      </w:r>
      <w:r w:rsidR="00C83A27">
        <w:rPr>
          <w:color w:val="FF0000"/>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Pr>
          <w:color w:val="FF0000"/>
        </w:rPr>
        <w:fldChar w:fldCharType="separate"/>
      </w:r>
      <w:r w:rsidR="001026F4" w:rsidRPr="001026F4">
        <w:rPr>
          <w:noProof/>
          <w:color w:val="FF0000"/>
        </w:rPr>
        <w:t>(Fernandez-Cornejo et al. 2014)</w:t>
      </w:r>
      <w:r w:rsidR="001026F4">
        <w:rPr>
          <w:color w:val="FF0000"/>
        </w:rPr>
        <w:fldChar w:fldCharType="end"/>
      </w:r>
      <w:r w:rsidR="001026F4">
        <w:rPr>
          <w:color w:val="FF0000"/>
        </w:rPr>
        <w:t>.</w:t>
      </w:r>
      <w:r>
        <w:rPr>
          <w:color w:val="FF0000"/>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Pr>
          <w:color w:val="FF0000"/>
        </w:rPr>
        <w:t>prediapause</w:t>
      </w:r>
      <w:proofErr w:type="spellEnd"/>
      <w:r>
        <w:rPr>
          <w:color w:val="FF0000"/>
        </w:rPr>
        <w:t xml:space="preserve"> reserve accumulation. The goal in this area is to under- stand the underlying neurological and endocrine signaling mechanisms that regulate diapause-associated shifts in feeding patterns and intermediary metabolism.”</w:t>
      </w:r>
      <w:r>
        <w:t xml:space="preserve">  </w:t>
      </w:r>
      <w:r>
        <w:rPr>
          <w:highlight w:val="yellow"/>
        </w:rPr>
        <w:t>(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5D2F5AB8" w:rsidR="00491FB1" w:rsidRDefault="00DB16BF">
      <w:pPr>
        <w:spacing w:line="480" w:lineRule="auto"/>
        <w:ind w:firstLine="720"/>
        <w:rPr>
          <w:b/>
        </w:rPr>
      </w:pPr>
      <w:r>
        <w:t>The objective of this study will be to quantify and compare the difference in stored energy between</w:t>
      </w:r>
      <w:r w:rsidR="009168C1">
        <w:t xml:space="preserve"> the</w:t>
      </w:r>
      <w:r>
        <w:t xml:space="preserve"> two genotypically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7F1A535C" w14:textId="77777777" w:rsidR="00491FB1" w:rsidRDefault="00DB16BF">
      <w:pPr>
        <w:spacing w:line="480" w:lineRule="auto"/>
        <w:ind w:firstLine="720"/>
      </w:pPr>
      <w:r>
        <w:t xml:space="preserve">I hypothesize that the amount of energy a European corn borer stores in preparation for the additional stress of diapause, is related directly to how it performs during diapause. Specifically, diapause destined individuals preparing for diapause will increase their storage of triglycerides and storage proteins in direct relation to the length of time they will spend in </w:t>
      </w:r>
      <w:r>
        <w:lastRenderedPageBreak/>
        <w:t xml:space="preserve">diapause. The ECB strain preparing for a long period of diapause will store more energy than their shorter </w:t>
      </w:r>
      <w:proofErr w:type="spellStart"/>
      <w:r>
        <w:t>diapausing</w:t>
      </w:r>
      <w:proofErr w:type="spellEnd"/>
      <w:r>
        <w:t xml:space="preserve"> and diapause avoiding counterpart. </w:t>
      </w:r>
      <w:proofErr w:type="spellStart"/>
      <w:r>
        <w:t>Diapausing</w:t>
      </w:r>
      <w:proofErr w:type="spellEnd"/>
      <w:r>
        <w:t xml:space="preserve">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w:t>
      </w:r>
      <w:r>
        <w:lastRenderedPageBreak/>
        <w:t xml:space="preserve">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t>
      </w:r>
      <w:r>
        <w:lastRenderedPageBreak/>
        <w:t>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t>
      </w:r>
      <w:r>
        <w:lastRenderedPageBreak/>
        <w:t xml:space="preserve">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lastRenderedPageBreak/>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xml:space="preserve">)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w:t>
      </w:r>
      <w:r>
        <w:lastRenderedPageBreak/>
        <w:t>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w:t>
      </w:r>
      <w:r>
        <w:lastRenderedPageBreak/>
        <w:t>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w:t>
      </w:r>
      <w:r>
        <w:lastRenderedPageBreak/>
        <w:t>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74613A43" w14:textId="77777777" w:rsidR="00C83A27" w:rsidRDefault="00C83A27" w:rsidP="00C83A27">
      <w:pPr>
        <w:rPr>
          <w:color w:val="FF0000"/>
          <w:sz w:val="20"/>
          <w:szCs w:val="20"/>
        </w:rPr>
      </w:pPr>
    </w:p>
    <w:p w14:paraId="4F4E6A67" w14:textId="77777777" w:rsidR="00C83A27" w:rsidRDefault="00C83A27"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21A4A678" w14:textId="72CFE8E6" w:rsidR="00021E0D" w:rsidRPr="00021E0D" w:rsidRDefault="00C83A27" w:rsidP="00021E0D">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021E0D" w:rsidRPr="00021E0D">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00021E0D" w:rsidRPr="00021E0D">
        <w:rPr>
          <w:rFonts w:eastAsia="Times New Roman" w:cs="Times New Roman"/>
          <w:noProof/>
          <w:sz w:val="20"/>
        </w:rPr>
        <w:t xml:space="preserve">. </w:t>
      </w:r>
      <w:r w:rsidR="00021E0D" w:rsidRPr="00021E0D">
        <w:rPr>
          <w:rFonts w:eastAsia="Times New Roman" w:cs="Times New Roman"/>
          <w:b/>
          <w:bCs/>
          <w:noProof/>
          <w:sz w:val="20"/>
        </w:rPr>
        <w:t>2002</w:t>
      </w:r>
      <w:r w:rsidR="00021E0D" w:rsidRPr="00021E0D">
        <w:rPr>
          <w:rFonts w:eastAsia="Times New Roman" w:cs="Times New Roman"/>
          <w:noProof/>
          <w:sz w:val="20"/>
        </w:rPr>
        <w:t>. Herbivory in global climate change research: Direct effects of rising temperature on insect herbivores. Glob. Chang. Biol. 8: 1–16.</w:t>
      </w:r>
    </w:p>
    <w:p w14:paraId="449305FC"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Bradshaw, W. E., and C. M. Holzapfel</w:t>
      </w:r>
      <w:r w:rsidRPr="00021E0D">
        <w:rPr>
          <w:rFonts w:eastAsia="Times New Roman" w:cs="Times New Roman"/>
          <w:noProof/>
          <w:sz w:val="20"/>
        </w:rPr>
        <w:t xml:space="preserve">. </w:t>
      </w:r>
      <w:r w:rsidRPr="00021E0D">
        <w:rPr>
          <w:rFonts w:eastAsia="Times New Roman" w:cs="Times New Roman"/>
          <w:b/>
          <w:bCs/>
          <w:noProof/>
          <w:sz w:val="20"/>
        </w:rPr>
        <w:t>2008</w:t>
      </w:r>
      <w:r w:rsidRPr="00021E0D">
        <w:rPr>
          <w:rFonts w:eastAsia="Times New Roman" w:cs="Times New Roman"/>
          <w:noProof/>
          <w:sz w:val="20"/>
        </w:rPr>
        <w:t>. Genetic response to rapid climate change: It’s seasonal timing that matters. Mol. Ecol. 17: 157–166.</w:t>
      </w:r>
    </w:p>
    <w:p w14:paraId="57597DD2"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Bradshaw, W. E., and K. Johnson</w:t>
      </w:r>
      <w:r w:rsidRPr="00021E0D">
        <w:rPr>
          <w:rFonts w:eastAsia="Times New Roman" w:cs="Times New Roman"/>
          <w:noProof/>
          <w:sz w:val="20"/>
        </w:rPr>
        <w:t xml:space="preserve">. </w:t>
      </w:r>
      <w:r w:rsidRPr="00021E0D">
        <w:rPr>
          <w:rFonts w:eastAsia="Times New Roman" w:cs="Times New Roman"/>
          <w:b/>
          <w:bCs/>
          <w:noProof/>
          <w:sz w:val="20"/>
        </w:rPr>
        <w:t>2014</w:t>
      </w:r>
      <w:r w:rsidRPr="00021E0D">
        <w:rPr>
          <w:rFonts w:eastAsia="Times New Roman" w:cs="Times New Roman"/>
          <w:noProof/>
          <w:sz w:val="20"/>
        </w:rPr>
        <w:t>. Initiation of Metamorphosis in the Pitcher-Plant Mosquito : Effects of Larval Growth History INITIATION OF METAMORPHOSIS IN THE PITCHER-PLANT MOSQUITO : EFFECTS OF LARVAL GROWTH HISTORY ’. Ecology. 76: 2055–2065.</w:t>
      </w:r>
    </w:p>
    <w:p w14:paraId="1F3CC2FF"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Bradshaw, W., and C. Holzapfel</w:t>
      </w:r>
      <w:r w:rsidRPr="00021E0D">
        <w:rPr>
          <w:rFonts w:eastAsia="Times New Roman" w:cs="Times New Roman"/>
          <w:noProof/>
          <w:sz w:val="20"/>
        </w:rPr>
        <w:t xml:space="preserve">. </w:t>
      </w:r>
      <w:r w:rsidRPr="00021E0D">
        <w:rPr>
          <w:rFonts w:eastAsia="Times New Roman" w:cs="Times New Roman"/>
          <w:b/>
          <w:bCs/>
          <w:noProof/>
          <w:sz w:val="20"/>
        </w:rPr>
        <w:t>2006</w:t>
      </w:r>
      <w:r w:rsidRPr="00021E0D">
        <w:rPr>
          <w:rFonts w:eastAsia="Times New Roman" w:cs="Times New Roman"/>
          <w:noProof/>
          <w:sz w:val="20"/>
        </w:rPr>
        <w:t>. Evolutionary Response to Rapid Climate Change. Science (80-. ). 312: 1477–1478.</w:t>
      </w:r>
    </w:p>
    <w:p w14:paraId="7911851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Breed, G. A., S. Stichter, and E. E. Crone</w:t>
      </w:r>
      <w:r w:rsidRPr="00021E0D">
        <w:rPr>
          <w:rFonts w:eastAsia="Times New Roman" w:cs="Times New Roman"/>
          <w:noProof/>
          <w:sz w:val="20"/>
        </w:rPr>
        <w:t xml:space="preserve">. </w:t>
      </w:r>
      <w:r w:rsidRPr="00021E0D">
        <w:rPr>
          <w:rFonts w:eastAsia="Times New Roman" w:cs="Times New Roman"/>
          <w:b/>
          <w:bCs/>
          <w:noProof/>
          <w:sz w:val="20"/>
        </w:rPr>
        <w:t>2012</w:t>
      </w:r>
      <w:r w:rsidRPr="00021E0D">
        <w:rPr>
          <w:rFonts w:eastAsia="Times New Roman" w:cs="Times New Roman"/>
          <w:noProof/>
          <w:sz w:val="20"/>
        </w:rPr>
        <w:t xml:space="preserve">. Climate-driven changes in northeastern US butterfly communities. </w:t>
      </w:r>
      <w:r w:rsidRPr="00021E0D">
        <w:rPr>
          <w:rFonts w:eastAsia="Times New Roman" w:cs="Times New Roman"/>
          <w:noProof/>
          <w:sz w:val="20"/>
        </w:rPr>
        <w:lastRenderedPageBreak/>
        <w:t>Nat. Clim. Chang. 3: 142–145.</w:t>
      </w:r>
    </w:p>
    <w:p w14:paraId="302B454E"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DeLucia, E. H., C. L. Casteel, P. D. Nabity, and B. F. O’Neill</w:t>
      </w:r>
      <w:r w:rsidRPr="00021E0D">
        <w:rPr>
          <w:rFonts w:eastAsia="Times New Roman" w:cs="Times New Roman"/>
          <w:noProof/>
          <w:sz w:val="20"/>
        </w:rPr>
        <w:t xml:space="preserve">. </w:t>
      </w:r>
      <w:r w:rsidRPr="00021E0D">
        <w:rPr>
          <w:rFonts w:eastAsia="Times New Roman" w:cs="Times New Roman"/>
          <w:b/>
          <w:bCs/>
          <w:noProof/>
          <w:sz w:val="20"/>
        </w:rPr>
        <w:t>2008</w:t>
      </w:r>
      <w:r w:rsidRPr="00021E0D">
        <w:rPr>
          <w:rFonts w:eastAsia="Times New Roman" w:cs="Times New Roman"/>
          <w:noProof/>
          <w:sz w:val="20"/>
        </w:rPr>
        <w:t>. Insects take a bigger bite out of plants in a warmer, higher carbon dioxide world. Proc. Natl. Acad. Sci. 105: 1781–1782.</w:t>
      </w:r>
    </w:p>
    <w:p w14:paraId="070E90B0"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Denlinger, D. L.</w:t>
      </w:r>
      <w:r w:rsidRPr="00021E0D">
        <w:rPr>
          <w:rFonts w:eastAsia="Times New Roman" w:cs="Times New Roman"/>
          <w:noProof/>
          <w:sz w:val="20"/>
        </w:rPr>
        <w:t xml:space="preserve"> </w:t>
      </w:r>
      <w:r w:rsidRPr="00021E0D">
        <w:rPr>
          <w:rFonts w:eastAsia="Times New Roman" w:cs="Times New Roman"/>
          <w:b/>
          <w:bCs/>
          <w:noProof/>
          <w:sz w:val="20"/>
        </w:rPr>
        <w:t>2008</w:t>
      </w:r>
      <w:r w:rsidRPr="00021E0D">
        <w:rPr>
          <w:rFonts w:eastAsia="Times New Roman" w:cs="Times New Roman"/>
          <w:noProof/>
          <w:sz w:val="20"/>
        </w:rPr>
        <w:t>. Why study diapause? Entomol. Res. 38: 1–9.</w:t>
      </w:r>
    </w:p>
    <w:p w14:paraId="54D17120"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Department of Economic and Social Affairs, and Population Division</w:t>
      </w:r>
      <w:r w:rsidRPr="00021E0D">
        <w:rPr>
          <w:rFonts w:eastAsia="Times New Roman" w:cs="Times New Roman"/>
          <w:noProof/>
          <w:sz w:val="20"/>
        </w:rPr>
        <w:t xml:space="preserve">. </w:t>
      </w:r>
      <w:r w:rsidRPr="00021E0D">
        <w:rPr>
          <w:rFonts w:eastAsia="Times New Roman" w:cs="Times New Roman"/>
          <w:b/>
          <w:bCs/>
          <w:noProof/>
          <w:sz w:val="20"/>
        </w:rPr>
        <w:t>2015</w:t>
      </w:r>
      <w:r w:rsidRPr="00021E0D">
        <w:rPr>
          <w:rFonts w:eastAsia="Times New Roman" w:cs="Times New Roman"/>
          <w:noProof/>
          <w:sz w:val="20"/>
        </w:rPr>
        <w:t>. World Population Prospects The 2015 Revision Key Findings and Advance Tables.</w:t>
      </w:r>
    </w:p>
    <w:p w14:paraId="01EDB38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Fernandez-Cornejo, J., R. Nehring, C. Osteen, S. Wechsler, A. Martin, and A. Vialou</w:t>
      </w:r>
      <w:r w:rsidRPr="00021E0D">
        <w:rPr>
          <w:rFonts w:eastAsia="Times New Roman" w:cs="Times New Roman"/>
          <w:noProof/>
          <w:sz w:val="20"/>
        </w:rPr>
        <w:t xml:space="preserve">. </w:t>
      </w:r>
      <w:r w:rsidRPr="00021E0D">
        <w:rPr>
          <w:rFonts w:eastAsia="Times New Roman" w:cs="Times New Roman"/>
          <w:b/>
          <w:bCs/>
          <w:noProof/>
          <w:sz w:val="20"/>
        </w:rPr>
        <w:t>2014</w:t>
      </w:r>
      <w:r w:rsidRPr="00021E0D">
        <w:rPr>
          <w:rFonts w:eastAsia="Times New Roman" w:cs="Times New Roman"/>
          <w:noProof/>
          <w:sz w:val="20"/>
        </w:rPr>
        <w:t>. Pesticide Use in U.S. Agriculture: 21 Selected Crops, 1960-2008.</w:t>
      </w:r>
    </w:p>
    <w:p w14:paraId="170C8F18"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Folch, J., M. Lees, and G. H. S. Stanley</w:t>
      </w:r>
      <w:r w:rsidRPr="00021E0D">
        <w:rPr>
          <w:rFonts w:eastAsia="Times New Roman" w:cs="Times New Roman"/>
          <w:noProof/>
          <w:sz w:val="20"/>
        </w:rPr>
        <w:t xml:space="preserve">. </w:t>
      </w:r>
      <w:r w:rsidRPr="00021E0D">
        <w:rPr>
          <w:rFonts w:eastAsia="Times New Roman" w:cs="Times New Roman"/>
          <w:b/>
          <w:bCs/>
          <w:noProof/>
          <w:sz w:val="20"/>
        </w:rPr>
        <w:t>1957</w:t>
      </w:r>
      <w:r w:rsidRPr="00021E0D">
        <w:rPr>
          <w:rFonts w:eastAsia="Times New Roman" w:cs="Times New Roman"/>
          <w:noProof/>
          <w:sz w:val="20"/>
        </w:rPr>
        <w:t>. A simple method for the isolation and purification of total lipids from animal tissues. J Biol Chem.</w:t>
      </w:r>
    </w:p>
    <w:p w14:paraId="57DA51C7"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Gelman, D. B., and D. K. Hayes</w:t>
      </w:r>
      <w:r w:rsidRPr="00021E0D">
        <w:rPr>
          <w:rFonts w:eastAsia="Times New Roman" w:cs="Times New Roman"/>
          <w:noProof/>
          <w:sz w:val="20"/>
        </w:rPr>
        <w:t xml:space="preserve">. </w:t>
      </w:r>
      <w:r w:rsidRPr="00021E0D">
        <w:rPr>
          <w:rFonts w:eastAsia="Times New Roman" w:cs="Times New Roman"/>
          <w:b/>
          <w:bCs/>
          <w:noProof/>
          <w:sz w:val="20"/>
        </w:rPr>
        <w:t>1982</w:t>
      </w:r>
      <w:r w:rsidRPr="00021E0D">
        <w:rPr>
          <w:rFonts w:eastAsia="Times New Roman" w:cs="Times New Roman"/>
          <w:noProof/>
          <w:sz w:val="20"/>
        </w:rPr>
        <w:t>. Methods and Markers for Synchronizing Maturation of Fifth-Stage Larvae and Pupae of the European Corn Borer , Ostrinia nubilalis. Ann. Entomol. Soc. 75: 485–493.</w:t>
      </w:r>
    </w:p>
    <w:p w14:paraId="6D8029C3"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Gelman, D. B., and C. W. Woods</w:t>
      </w:r>
      <w:r w:rsidRPr="00021E0D">
        <w:rPr>
          <w:rFonts w:eastAsia="Times New Roman" w:cs="Times New Roman"/>
          <w:noProof/>
          <w:sz w:val="20"/>
        </w:rPr>
        <w:t xml:space="preserve">. </w:t>
      </w:r>
      <w:r w:rsidRPr="00021E0D">
        <w:rPr>
          <w:rFonts w:eastAsia="Times New Roman" w:cs="Times New Roman"/>
          <w:b/>
          <w:bCs/>
          <w:noProof/>
          <w:sz w:val="20"/>
        </w:rPr>
        <w:t>1983</w:t>
      </w:r>
      <w:r w:rsidRPr="00021E0D">
        <w:rPr>
          <w:rFonts w:eastAsia="Times New Roman" w:cs="Times New Roman"/>
          <w:noProof/>
          <w:sz w:val="20"/>
        </w:rPr>
        <w:t>. HAEMOLYMPH ECDYSTEROID TITERS OF DIAPAUSE-AND NONDIAPAUSE-BOUND FIFTH INSTARS AND PUPAE OF THE EUROPEAN CORN BORER, OSTRINIA NUZ3KALIS (HijBNER). Biochrm. Phystol. %A: 367–375.</w:t>
      </w:r>
    </w:p>
    <w:p w14:paraId="68CF2250"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Hahn, D. A., and D. L. Denlinger</w:t>
      </w:r>
      <w:r w:rsidRPr="00021E0D">
        <w:rPr>
          <w:rFonts w:eastAsia="Times New Roman" w:cs="Times New Roman"/>
          <w:noProof/>
          <w:sz w:val="20"/>
        </w:rPr>
        <w:t xml:space="preserve">. </w:t>
      </w:r>
      <w:r w:rsidRPr="00021E0D">
        <w:rPr>
          <w:rFonts w:eastAsia="Times New Roman" w:cs="Times New Roman"/>
          <w:b/>
          <w:bCs/>
          <w:noProof/>
          <w:sz w:val="20"/>
        </w:rPr>
        <w:t>2011</w:t>
      </w:r>
      <w:r w:rsidRPr="00021E0D">
        <w:rPr>
          <w:rFonts w:eastAsia="Times New Roman" w:cs="Times New Roman"/>
          <w:noProof/>
          <w:sz w:val="20"/>
        </w:rPr>
        <w:t>. Energetics of Insect Diapause. Annu. Rev. Entomol. 56: 103–121.</w:t>
      </w:r>
    </w:p>
    <w:p w14:paraId="6D64364B"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Høye, T. T., E. Post, H. Meltofte, N. M. Schmidt, and M. C. Forchhammer</w:t>
      </w:r>
      <w:r w:rsidRPr="00021E0D">
        <w:rPr>
          <w:rFonts w:eastAsia="Times New Roman" w:cs="Times New Roman"/>
          <w:noProof/>
          <w:sz w:val="20"/>
        </w:rPr>
        <w:t xml:space="preserve">. </w:t>
      </w:r>
      <w:r w:rsidRPr="00021E0D">
        <w:rPr>
          <w:rFonts w:eastAsia="Times New Roman" w:cs="Times New Roman"/>
          <w:b/>
          <w:bCs/>
          <w:noProof/>
          <w:sz w:val="20"/>
        </w:rPr>
        <w:t>2007</w:t>
      </w:r>
      <w:r w:rsidRPr="00021E0D">
        <w:rPr>
          <w:rFonts w:eastAsia="Times New Roman" w:cs="Times New Roman"/>
          <w:noProof/>
          <w:sz w:val="20"/>
        </w:rPr>
        <w:t>. Rapid advancement of spring in the High Arctic. Curr. Biol.</w:t>
      </w:r>
    </w:p>
    <w:p w14:paraId="3883D647"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NOAA National Centers for Environmental Information</w:t>
      </w:r>
      <w:r w:rsidRPr="00021E0D">
        <w:rPr>
          <w:rFonts w:eastAsia="Times New Roman" w:cs="Times New Roman"/>
          <w:noProof/>
          <w:sz w:val="20"/>
        </w:rPr>
        <w:t xml:space="preserve">. </w:t>
      </w:r>
      <w:r w:rsidRPr="00021E0D">
        <w:rPr>
          <w:rFonts w:eastAsia="Times New Roman" w:cs="Times New Roman"/>
          <w:b/>
          <w:bCs/>
          <w:noProof/>
          <w:sz w:val="20"/>
        </w:rPr>
        <w:t>2017</w:t>
      </w:r>
      <w:r w:rsidRPr="00021E0D">
        <w:rPr>
          <w:rFonts w:eastAsia="Times New Roman" w:cs="Times New Roman"/>
          <w:noProof/>
          <w:sz w:val="20"/>
        </w:rPr>
        <w:t>. State of the Climate: Global Climate Report for Annual 2016. (https://www.ncdc.noaa.gov/sotc/national/201613).</w:t>
      </w:r>
    </w:p>
    <w:p w14:paraId="34C04586"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Parmesan, C., N. Ryrholm, C. Stefanescu, J. K. Hill, C. D. Thomas, H. Descimon, B. Huntley, L. Kaila, J. Kullberg, T. Tammaru, W. J. Tennent, J. a Thomas, and M. Warren</w:t>
      </w:r>
      <w:r w:rsidRPr="00021E0D">
        <w:rPr>
          <w:rFonts w:eastAsia="Times New Roman" w:cs="Times New Roman"/>
          <w:noProof/>
          <w:sz w:val="20"/>
        </w:rPr>
        <w:t xml:space="preserve">. </w:t>
      </w:r>
      <w:r w:rsidRPr="00021E0D">
        <w:rPr>
          <w:rFonts w:eastAsia="Times New Roman" w:cs="Times New Roman"/>
          <w:b/>
          <w:bCs/>
          <w:noProof/>
          <w:sz w:val="20"/>
        </w:rPr>
        <w:t>1999</w:t>
      </w:r>
      <w:r w:rsidRPr="00021E0D">
        <w:rPr>
          <w:rFonts w:eastAsia="Times New Roman" w:cs="Times New Roman"/>
          <w:noProof/>
          <w:sz w:val="20"/>
        </w:rPr>
        <w:t>. Poleward shifts in geographical ranges of butterfly species associated with regional warming. Nature. 399: 579–583.</w:t>
      </w:r>
    </w:p>
    <w:p w14:paraId="4F37F67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Pimentel, D.</w:t>
      </w:r>
      <w:r w:rsidRPr="00021E0D">
        <w:rPr>
          <w:rFonts w:eastAsia="Times New Roman" w:cs="Times New Roman"/>
          <w:noProof/>
          <w:sz w:val="20"/>
        </w:rPr>
        <w:t xml:space="preserve"> </w:t>
      </w:r>
      <w:r w:rsidRPr="00021E0D">
        <w:rPr>
          <w:rFonts w:eastAsia="Times New Roman" w:cs="Times New Roman"/>
          <w:b/>
          <w:bCs/>
          <w:noProof/>
          <w:sz w:val="20"/>
        </w:rPr>
        <w:t>2005</w:t>
      </w:r>
      <w:r w:rsidRPr="00021E0D">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30F692A3"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Pimentel, D., and M. Burgess</w:t>
      </w:r>
      <w:r w:rsidRPr="00021E0D">
        <w:rPr>
          <w:rFonts w:eastAsia="Times New Roman" w:cs="Times New Roman"/>
          <w:noProof/>
          <w:sz w:val="20"/>
        </w:rPr>
        <w:t xml:space="preserve">. </w:t>
      </w:r>
      <w:r w:rsidRPr="00021E0D">
        <w:rPr>
          <w:rFonts w:eastAsia="Times New Roman" w:cs="Times New Roman"/>
          <w:b/>
          <w:bCs/>
          <w:noProof/>
          <w:sz w:val="20"/>
        </w:rPr>
        <w:t>2005</w:t>
      </w:r>
      <w:r w:rsidRPr="00021E0D">
        <w:rPr>
          <w:rFonts w:eastAsia="Times New Roman" w:cs="Times New Roman"/>
          <w:noProof/>
          <w:sz w:val="20"/>
        </w:rPr>
        <w:t>. Environmental and economic costs of the application of pesticides primarily in the United States. Integr. Pest Manag. 3: 47–71.</w:t>
      </w:r>
    </w:p>
    <w:p w14:paraId="7E645087"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POPULATION REFERENCE BUREAU</w:t>
      </w:r>
      <w:r w:rsidRPr="00021E0D">
        <w:rPr>
          <w:rFonts w:eastAsia="Times New Roman" w:cs="Times New Roman"/>
          <w:noProof/>
          <w:sz w:val="20"/>
        </w:rPr>
        <w:t xml:space="preserve">. </w:t>
      </w:r>
      <w:r w:rsidRPr="00021E0D">
        <w:rPr>
          <w:rFonts w:eastAsia="Times New Roman" w:cs="Times New Roman"/>
          <w:b/>
          <w:bCs/>
          <w:noProof/>
          <w:sz w:val="20"/>
        </w:rPr>
        <w:t>2015</w:t>
      </w:r>
      <w:r w:rsidRPr="00021E0D">
        <w:rPr>
          <w:rFonts w:eastAsia="Times New Roman" w:cs="Times New Roman"/>
          <w:noProof/>
          <w:sz w:val="20"/>
        </w:rPr>
        <w:t>. World Population Data Sheet. 2015 World Popul. Data Sheet. 23.</w:t>
      </w:r>
    </w:p>
    <w:p w14:paraId="697238A9"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Scriber, J. M.</w:t>
      </w:r>
      <w:r w:rsidRPr="00021E0D">
        <w:rPr>
          <w:rFonts w:eastAsia="Times New Roman" w:cs="Times New Roman"/>
          <w:noProof/>
          <w:sz w:val="20"/>
        </w:rPr>
        <w:t xml:space="preserve"> </w:t>
      </w:r>
      <w:r w:rsidRPr="00021E0D">
        <w:rPr>
          <w:rFonts w:eastAsia="Times New Roman" w:cs="Times New Roman"/>
          <w:b/>
          <w:bCs/>
          <w:noProof/>
          <w:sz w:val="20"/>
        </w:rPr>
        <w:t>2014</w:t>
      </w:r>
      <w:r w:rsidRPr="00021E0D">
        <w:rPr>
          <w:rFonts w:eastAsia="Times New Roman" w:cs="Times New Roman"/>
          <w:noProof/>
          <w:sz w:val="20"/>
        </w:rPr>
        <w:t>. Climate-driven reshuffling of species and genes: Potential conservation roles for species translocations and recombinant hybrid genotypes, Insects.</w:t>
      </w:r>
    </w:p>
    <w:p w14:paraId="5DF4A1B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Somero, G. N.</w:t>
      </w:r>
      <w:r w:rsidRPr="00021E0D">
        <w:rPr>
          <w:rFonts w:eastAsia="Times New Roman" w:cs="Times New Roman"/>
          <w:noProof/>
          <w:sz w:val="20"/>
        </w:rPr>
        <w:t xml:space="preserve"> </w:t>
      </w:r>
      <w:r w:rsidRPr="00021E0D">
        <w:rPr>
          <w:rFonts w:eastAsia="Times New Roman" w:cs="Times New Roman"/>
          <w:b/>
          <w:bCs/>
          <w:noProof/>
          <w:sz w:val="20"/>
        </w:rPr>
        <w:t>2010</w:t>
      </w:r>
      <w:r w:rsidRPr="00021E0D">
        <w:rPr>
          <w:rFonts w:eastAsia="Times New Roman" w:cs="Times New Roman"/>
          <w:noProof/>
          <w:sz w:val="20"/>
        </w:rPr>
        <w:t>. The physiology of climate change: how potentials for acclimatization and genetic adaptation will determine “winners” and “losers.” J. Exp. Biol. 213: 912–920.</w:t>
      </w:r>
    </w:p>
    <w:p w14:paraId="0CEC6F54"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Stocker, and V. B. and P. M. M. (eds. . T.F., D. Qin, G.-K. Plattner, M. Tignor, S.K. Allen, J. Boschung, A. Nauels, Y. Xia</w:t>
      </w:r>
      <w:r w:rsidRPr="00021E0D">
        <w:rPr>
          <w:rFonts w:eastAsia="Times New Roman" w:cs="Times New Roman"/>
          <w:noProof/>
          <w:sz w:val="20"/>
        </w:rPr>
        <w:t xml:space="preserve">. </w:t>
      </w:r>
      <w:r w:rsidRPr="00021E0D">
        <w:rPr>
          <w:rFonts w:eastAsia="Times New Roman" w:cs="Times New Roman"/>
          <w:b/>
          <w:bCs/>
          <w:noProof/>
          <w:sz w:val="20"/>
        </w:rPr>
        <w:t>2015</w:t>
      </w:r>
      <w:r w:rsidRPr="00021E0D">
        <w:rPr>
          <w:rFonts w:eastAsia="Times New Roman" w:cs="Times New Roman"/>
          <w:noProof/>
          <w:sz w:val="20"/>
        </w:rPr>
        <w:t>. Summary for Policymakers. Clim. Chang. 2013 - Phys. Sci. Basis. 1542: 1–30.</w:t>
      </w:r>
    </w:p>
    <w:p w14:paraId="6577A36F" w14:textId="77777777" w:rsidR="00021E0D" w:rsidRPr="00021E0D" w:rsidRDefault="00021E0D" w:rsidP="00021E0D">
      <w:pPr>
        <w:autoSpaceDE w:val="0"/>
        <w:autoSpaceDN w:val="0"/>
        <w:adjustRightInd w:val="0"/>
        <w:ind w:left="480" w:hanging="480"/>
        <w:rPr>
          <w:rFonts w:eastAsia="Times New Roman" w:cs="Times New Roman"/>
          <w:noProof/>
          <w:sz w:val="20"/>
        </w:rPr>
      </w:pPr>
      <w:r w:rsidRPr="00021E0D">
        <w:rPr>
          <w:rFonts w:eastAsia="Times New Roman" w:cs="Times New Roman"/>
          <w:b/>
          <w:bCs/>
          <w:noProof/>
          <w:sz w:val="20"/>
        </w:rPr>
        <w:t>Visser, M. E.</w:t>
      </w:r>
      <w:r w:rsidRPr="00021E0D">
        <w:rPr>
          <w:rFonts w:eastAsia="Times New Roman" w:cs="Times New Roman"/>
          <w:noProof/>
          <w:sz w:val="20"/>
        </w:rPr>
        <w:t xml:space="preserve"> </w:t>
      </w:r>
      <w:r w:rsidRPr="00021E0D">
        <w:rPr>
          <w:rFonts w:eastAsia="Times New Roman" w:cs="Times New Roman"/>
          <w:b/>
          <w:bCs/>
          <w:noProof/>
          <w:sz w:val="20"/>
        </w:rPr>
        <w:t>2008</w:t>
      </w:r>
      <w:r w:rsidRPr="00021E0D">
        <w:rPr>
          <w:rFonts w:eastAsia="Times New Roman" w:cs="Times New Roman"/>
          <w:noProof/>
          <w:sz w:val="20"/>
        </w:rPr>
        <w:t>. Keeping up with a warming world; assessing the rate of adaptation to climate change. Proc. R. Soc. B Biol. Sci. 275: 649–659.</w:t>
      </w:r>
    </w:p>
    <w:p w14:paraId="39C5C2D3" w14:textId="77777777" w:rsidR="00021E0D" w:rsidRPr="00021E0D" w:rsidRDefault="00021E0D" w:rsidP="00021E0D">
      <w:pPr>
        <w:autoSpaceDE w:val="0"/>
        <w:autoSpaceDN w:val="0"/>
        <w:adjustRightInd w:val="0"/>
        <w:ind w:left="480" w:hanging="480"/>
        <w:rPr>
          <w:noProof/>
          <w:sz w:val="20"/>
        </w:rPr>
      </w:pPr>
      <w:r w:rsidRPr="00021E0D">
        <w:rPr>
          <w:rFonts w:eastAsia="Times New Roman" w:cs="Times New Roman"/>
          <w:b/>
          <w:bCs/>
          <w:noProof/>
          <w:sz w:val="20"/>
        </w:rPr>
        <w:t>Williams, C. M., H. A. L. Henry, and B. J. Sinclair</w:t>
      </w:r>
      <w:r w:rsidRPr="00021E0D">
        <w:rPr>
          <w:rFonts w:eastAsia="Times New Roman" w:cs="Times New Roman"/>
          <w:noProof/>
          <w:sz w:val="20"/>
        </w:rPr>
        <w:t xml:space="preserve">. </w:t>
      </w:r>
      <w:r w:rsidRPr="00021E0D">
        <w:rPr>
          <w:rFonts w:eastAsia="Times New Roman" w:cs="Times New Roman"/>
          <w:b/>
          <w:bCs/>
          <w:noProof/>
          <w:sz w:val="20"/>
        </w:rPr>
        <w:t>2015</w:t>
      </w:r>
      <w:r w:rsidRPr="00021E0D">
        <w:rPr>
          <w:rFonts w:eastAsia="Times New Roman" w:cs="Times New Roman"/>
          <w:noProof/>
          <w:sz w:val="20"/>
        </w:rPr>
        <w:t>. Cold truths: How winter drives responses of terrestrial organisms to climate change. Biol. Rev. 90: 214–235.</w:t>
      </w:r>
    </w:p>
    <w:p w14:paraId="3746C36B" w14:textId="35CAF1FA" w:rsidR="00C83A27" w:rsidRPr="00C83A27" w:rsidRDefault="00C83A27" w:rsidP="00021E0D">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9"/>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4BD137" w14:textId="77777777" w:rsidR="001672AF" w:rsidRDefault="001672AF">
      <w:r>
        <w:separator/>
      </w:r>
    </w:p>
  </w:endnote>
  <w:endnote w:type="continuationSeparator" w:id="0">
    <w:p w14:paraId="50A60058" w14:textId="77777777" w:rsidR="001672AF" w:rsidRDefault="001672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0A490E">
      <w:rPr>
        <w:noProof/>
      </w:rPr>
      <w:t>6</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1B4D08" w14:textId="77777777" w:rsidR="001672AF" w:rsidRDefault="001672AF">
      <w:r>
        <w:separator/>
      </w:r>
    </w:p>
  </w:footnote>
  <w:footnote w:type="continuationSeparator" w:id="0">
    <w:p w14:paraId="705FC18A" w14:textId="77777777" w:rsidR="001672AF" w:rsidRDefault="001672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5"/>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4FCF"/>
    <w:rsid w:val="0001674C"/>
    <w:rsid w:val="000206DE"/>
    <w:rsid w:val="00021E0D"/>
    <w:rsid w:val="0004287A"/>
    <w:rsid w:val="00052C23"/>
    <w:rsid w:val="00053D0B"/>
    <w:rsid w:val="00054C1B"/>
    <w:rsid w:val="00072738"/>
    <w:rsid w:val="0007718D"/>
    <w:rsid w:val="00082B2A"/>
    <w:rsid w:val="00091515"/>
    <w:rsid w:val="000A20A7"/>
    <w:rsid w:val="000A490E"/>
    <w:rsid w:val="000A6516"/>
    <w:rsid w:val="000D5369"/>
    <w:rsid w:val="000E2FB1"/>
    <w:rsid w:val="000E3D13"/>
    <w:rsid w:val="000E457B"/>
    <w:rsid w:val="000E5425"/>
    <w:rsid w:val="000F4EE0"/>
    <w:rsid w:val="001026F4"/>
    <w:rsid w:val="00113859"/>
    <w:rsid w:val="00114DD2"/>
    <w:rsid w:val="00115456"/>
    <w:rsid w:val="00130C93"/>
    <w:rsid w:val="00132B11"/>
    <w:rsid w:val="0013552C"/>
    <w:rsid w:val="001360EE"/>
    <w:rsid w:val="0014051F"/>
    <w:rsid w:val="0014660C"/>
    <w:rsid w:val="00151F9F"/>
    <w:rsid w:val="00154AF3"/>
    <w:rsid w:val="00156C2C"/>
    <w:rsid w:val="00162A00"/>
    <w:rsid w:val="00163830"/>
    <w:rsid w:val="001672AF"/>
    <w:rsid w:val="00171E45"/>
    <w:rsid w:val="00174490"/>
    <w:rsid w:val="001817F2"/>
    <w:rsid w:val="001820A2"/>
    <w:rsid w:val="001866FB"/>
    <w:rsid w:val="00196150"/>
    <w:rsid w:val="001A51A3"/>
    <w:rsid w:val="001E6528"/>
    <w:rsid w:val="001E72D4"/>
    <w:rsid w:val="001F1643"/>
    <w:rsid w:val="00202564"/>
    <w:rsid w:val="00216D46"/>
    <w:rsid w:val="0021727C"/>
    <w:rsid w:val="0022421A"/>
    <w:rsid w:val="0023194A"/>
    <w:rsid w:val="00232C67"/>
    <w:rsid w:val="00240B85"/>
    <w:rsid w:val="00246504"/>
    <w:rsid w:val="00252436"/>
    <w:rsid w:val="00266BAF"/>
    <w:rsid w:val="00270A77"/>
    <w:rsid w:val="0028642A"/>
    <w:rsid w:val="002A1291"/>
    <w:rsid w:val="002B57A0"/>
    <w:rsid w:val="002B750A"/>
    <w:rsid w:val="002C07DB"/>
    <w:rsid w:val="002C1F3E"/>
    <w:rsid w:val="002C76C2"/>
    <w:rsid w:val="002D1F95"/>
    <w:rsid w:val="003232E6"/>
    <w:rsid w:val="00330DD4"/>
    <w:rsid w:val="00332CB3"/>
    <w:rsid w:val="00333238"/>
    <w:rsid w:val="003337E2"/>
    <w:rsid w:val="0033708A"/>
    <w:rsid w:val="003407DC"/>
    <w:rsid w:val="00342CDE"/>
    <w:rsid w:val="00352ED2"/>
    <w:rsid w:val="003532C5"/>
    <w:rsid w:val="00362788"/>
    <w:rsid w:val="00372031"/>
    <w:rsid w:val="00372CC2"/>
    <w:rsid w:val="00381365"/>
    <w:rsid w:val="0038307B"/>
    <w:rsid w:val="00384794"/>
    <w:rsid w:val="0039349E"/>
    <w:rsid w:val="00394680"/>
    <w:rsid w:val="003A6FFA"/>
    <w:rsid w:val="003B70EA"/>
    <w:rsid w:val="003B7B43"/>
    <w:rsid w:val="003C5D15"/>
    <w:rsid w:val="003E641C"/>
    <w:rsid w:val="003F3ADB"/>
    <w:rsid w:val="003F69F8"/>
    <w:rsid w:val="00403FEA"/>
    <w:rsid w:val="00405472"/>
    <w:rsid w:val="0041393A"/>
    <w:rsid w:val="0041536A"/>
    <w:rsid w:val="004236DC"/>
    <w:rsid w:val="00423B05"/>
    <w:rsid w:val="00425A76"/>
    <w:rsid w:val="00453DF7"/>
    <w:rsid w:val="004565FA"/>
    <w:rsid w:val="00463E12"/>
    <w:rsid w:val="0046643A"/>
    <w:rsid w:val="00475C5F"/>
    <w:rsid w:val="00485EBF"/>
    <w:rsid w:val="00491FB1"/>
    <w:rsid w:val="004A0708"/>
    <w:rsid w:val="004B2227"/>
    <w:rsid w:val="004B2FB1"/>
    <w:rsid w:val="004B4351"/>
    <w:rsid w:val="004B68CD"/>
    <w:rsid w:val="004D3295"/>
    <w:rsid w:val="004F31A5"/>
    <w:rsid w:val="00510F24"/>
    <w:rsid w:val="00511203"/>
    <w:rsid w:val="00524F2F"/>
    <w:rsid w:val="00530C18"/>
    <w:rsid w:val="00534F29"/>
    <w:rsid w:val="005364F1"/>
    <w:rsid w:val="00564F1B"/>
    <w:rsid w:val="00581196"/>
    <w:rsid w:val="00582ABC"/>
    <w:rsid w:val="005875A9"/>
    <w:rsid w:val="00592640"/>
    <w:rsid w:val="005B22C5"/>
    <w:rsid w:val="005B2D0C"/>
    <w:rsid w:val="005B4F74"/>
    <w:rsid w:val="005B63E6"/>
    <w:rsid w:val="005C2520"/>
    <w:rsid w:val="005D1DAD"/>
    <w:rsid w:val="005D351F"/>
    <w:rsid w:val="005D636A"/>
    <w:rsid w:val="006064C8"/>
    <w:rsid w:val="006133BC"/>
    <w:rsid w:val="006156FC"/>
    <w:rsid w:val="00620A09"/>
    <w:rsid w:val="00621157"/>
    <w:rsid w:val="006217F4"/>
    <w:rsid w:val="00624018"/>
    <w:rsid w:val="006266BE"/>
    <w:rsid w:val="00675284"/>
    <w:rsid w:val="00675864"/>
    <w:rsid w:val="006776C8"/>
    <w:rsid w:val="00683314"/>
    <w:rsid w:val="00693BC3"/>
    <w:rsid w:val="006946C3"/>
    <w:rsid w:val="006A01A3"/>
    <w:rsid w:val="006A1A47"/>
    <w:rsid w:val="006A5606"/>
    <w:rsid w:val="006B6DC0"/>
    <w:rsid w:val="006B7A5A"/>
    <w:rsid w:val="006F34B0"/>
    <w:rsid w:val="006F55DB"/>
    <w:rsid w:val="006F6666"/>
    <w:rsid w:val="00702A40"/>
    <w:rsid w:val="00706A81"/>
    <w:rsid w:val="007344DF"/>
    <w:rsid w:val="00755596"/>
    <w:rsid w:val="00761B7A"/>
    <w:rsid w:val="00771A80"/>
    <w:rsid w:val="007A2D48"/>
    <w:rsid w:val="007A4F27"/>
    <w:rsid w:val="007B3BC2"/>
    <w:rsid w:val="007B3C6E"/>
    <w:rsid w:val="007C26A7"/>
    <w:rsid w:val="007C6AE1"/>
    <w:rsid w:val="007E6FEF"/>
    <w:rsid w:val="007F206C"/>
    <w:rsid w:val="007F65F3"/>
    <w:rsid w:val="0080022F"/>
    <w:rsid w:val="0080369B"/>
    <w:rsid w:val="00815DF7"/>
    <w:rsid w:val="008330BA"/>
    <w:rsid w:val="0083592E"/>
    <w:rsid w:val="00854F54"/>
    <w:rsid w:val="00863EE3"/>
    <w:rsid w:val="00877DED"/>
    <w:rsid w:val="008924C6"/>
    <w:rsid w:val="008C1EA2"/>
    <w:rsid w:val="008C297E"/>
    <w:rsid w:val="008C3730"/>
    <w:rsid w:val="008E6387"/>
    <w:rsid w:val="008F5EA6"/>
    <w:rsid w:val="00901B1F"/>
    <w:rsid w:val="009168C1"/>
    <w:rsid w:val="00922A01"/>
    <w:rsid w:val="0092450F"/>
    <w:rsid w:val="0093629A"/>
    <w:rsid w:val="009553B4"/>
    <w:rsid w:val="00975D13"/>
    <w:rsid w:val="00980D20"/>
    <w:rsid w:val="0099266F"/>
    <w:rsid w:val="00997E3B"/>
    <w:rsid w:val="009A4BD4"/>
    <w:rsid w:val="009B0F70"/>
    <w:rsid w:val="009C71D7"/>
    <w:rsid w:val="009D1022"/>
    <w:rsid w:val="009F13B5"/>
    <w:rsid w:val="009F2040"/>
    <w:rsid w:val="00A00D12"/>
    <w:rsid w:val="00A02C15"/>
    <w:rsid w:val="00A0490D"/>
    <w:rsid w:val="00A0741F"/>
    <w:rsid w:val="00A11578"/>
    <w:rsid w:val="00A16F25"/>
    <w:rsid w:val="00A21DFD"/>
    <w:rsid w:val="00A37394"/>
    <w:rsid w:val="00A465DE"/>
    <w:rsid w:val="00A62318"/>
    <w:rsid w:val="00A63141"/>
    <w:rsid w:val="00A67FEE"/>
    <w:rsid w:val="00A71AD2"/>
    <w:rsid w:val="00A75FAF"/>
    <w:rsid w:val="00A7616D"/>
    <w:rsid w:val="00A77B05"/>
    <w:rsid w:val="00A86763"/>
    <w:rsid w:val="00A87FF4"/>
    <w:rsid w:val="00AB338F"/>
    <w:rsid w:val="00AC48CC"/>
    <w:rsid w:val="00AD356D"/>
    <w:rsid w:val="00AD6167"/>
    <w:rsid w:val="00AE175C"/>
    <w:rsid w:val="00AE42ED"/>
    <w:rsid w:val="00AF5A19"/>
    <w:rsid w:val="00B034A0"/>
    <w:rsid w:val="00B12308"/>
    <w:rsid w:val="00B341BE"/>
    <w:rsid w:val="00B507F8"/>
    <w:rsid w:val="00B51E68"/>
    <w:rsid w:val="00B62625"/>
    <w:rsid w:val="00B64325"/>
    <w:rsid w:val="00B777EC"/>
    <w:rsid w:val="00BA2725"/>
    <w:rsid w:val="00BA6C16"/>
    <w:rsid w:val="00BB7602"/>
    <w:rsid w:val="00BC46F4"/>
    <w:rsid w:val="00BC7FB3"/>
    <w:rsid w:val="00BD7BDF"/>
    <w:rsid w:val="00BD7E4A"/>
    <w:rsid w:val="00BE4A85"/>
    <w:rsid w:val="00BF57D7"/>
    <w:rsid w:val="00C2122A"/>
    <w:rsid w:val="00C235F5"/>
    <w:rsid w:val="00C3271A"/>
    <w:rsid w:val="00C62AD3"/>
    <w:rsid w:val="00C62BEA"/>
    <w:rsid w:val="00C663A1"/>
    <w:rsid w:val="00C66EF3"/>
    <w:rsid w:val="00C74A75"/>
    <w:rsid w:val="00C83A27"/>
    <w:rsid w:val="00C9423D"/>
    <w:rsid w:val="00CA5BAD"/>
    <w:rsid w:val="00CA73B9"/>
    <w:rsid w:val="00CB614C"/>
    <w:rsid w:val="00CD3DD5"/>
    <w:rsid w:val="00CD6AEC"/>
    <w:rsid w:val="00CE4A4D"/>
    <w:rsid w:val="00CE5265"/>
    <w:rsid w:val="00CE7D8E"/>
    <w:rsid w:val="00D44F99"/>
    <w:rsid w:val="00D51C18"/>
    <w:rsid w:val="00D55C3E"/>
    <w:rsid w:val="00D62084"/>
    <w:rsid w:val="00D6287F"/>
    <w:rsid w:val="00D659BC"/>
    <w:rsid w:val="00D9032A"/>
    <w:rsid w:val="00DA05CB"/>
    <w:rsid w:val="00DB007A"/>
    <w:rsid w:val="00DB16BF"/>
    <w:rsid w:val="00DB5559"/>
    <w:rsid w:val="00DC14F7"/>
    <w:rsid w:val="00DC6092"/>
    <w:rsid w:val="00DD0FAB"/>
    <w:rsid w:val="00DE7B20"/>
    <w:rsid w:val="00E124ED"/>
    <w:rsid w:val="00E143D7"/>
    <w:rsid w:val="00E201DF"/>
    <w:rsid w:val="00E44C4C"/>
    <w:rsid w:val="00E50BF2"/>
    <w:rsid w:val="00E51240"/>
    <w:rsid w:val="00E53734"/>
    <w:rsid w:val="00E60724"/>
    <w:rsid w:val="00E807A8"/>
    <w:rsid w:val="00E8165C"/>
    <w:rsid w:val="00E8190A"/>
    <w:rsid w:val="00E83A78"/>
    <w:rsid w:val="00E854D0"/>
    <w:rsid w:val="00E921E4"/>
    <w:rsid w:val="00E94DB3"/>
    <w:rsid w:val="00E95ACF"/>
    <w:rsid w:val="00E97B76"/>
    <w:rsid w:val="00EA008E"/>
    <w:rsid w:val="00EA5C41"/>
    <w:rsid w:val="00EC0755"/>
    <w:rsid w:val="00EC435C"/>
    <w:rsid w:val="00ED1BB2"/>
    <w:rsid w:val="00F03898"/>
    <w:rsid w:val="00F07FC8"/>
    <w:rsid w:val="00F13F4D"/>
    <w:rsid w:val="00F24431"/>
    <w:rsid w:val="00F34B4F"/>
    <w:rsid w:val="00F50562"/>
    <w:rsid w:val="00F51302"/>
    <w:rsid w:val="00F554B1"/>
    <w:rsid w:val="00F70AD2"/>
    <w:rsid w:val="00F721BD"/>
    <w:rsid w:val="00F92137"/>
    <w:rsid w:val="00F948CD"/>
    <w:rsid w:val="00FA6B30"/>
    <w:rsid w:val="00FB72A9"/>
    <w:rsid w:val="00FD1A33"/>
    <w:rsid w:val="00FD2E92"/>
    <w:rsid w:val="00FD4C64"/>
    <w:rsid w:val="00FE1F23"/>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73F6948-F791-2F4F-BDD3-2FD2C1AB1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9338</Words>
  <Characters>110231</Characters>
  <Application>Microsoft Macintosh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5-27T01:30:00Z</dcterms:created>
  <dcterms:modified xsi:type="dcterms:W3CDTF">2017-05-27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